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0CF919" w14:textId="77777777" w:rsidR="006F718C" w:rsidRPr="005E3FBE" w:rsidRDefault="003E5FA2" w:rsidP="003E5FA2">
      <w:pPr>
        <w:pStyle w:val="Title"/>
        <w:jc w:val="center"/>
        <w:rPr>
          <w:rFonts w:ascii="Times New Roman" w:hAnsi="Times New Roman" w:cs="Times New Roman"/>
          <w:color w:val="auto"/>
          <w:sz w:val="28"/>
          <w:szCs w:val="24"/>
        </w:rPr>
      </w:pPr>
      <w:r w:rsidRPr="003E073A">
        <w:rPr>
          <w:sz w:val="32"/>
          <w:szCs w:val="32"/>
        </w:rPr>
        <w:t>Forgot what you like? Evidence for a hippocampal role in value-based decisions</w:t>
      </w:r>
    </w:p>
    <w:p w14:paraId="50BCE05D" w14:textId="77777777" w:rsidR="006F718C" w:rsidRPr="005E3FBE" w:rsidRDefault="006F718C" w:rsidP="007F471C"/>
    <w:p w14:paraId="78F83708" w14:textId="77777777" w:rsidR="006F718C" w:rsidRPr="0093038D" w:rsidRDefault="00A83965" w:rsidP="007F471C">
      <w:pPr>
        <w:rPr>
          <w:vertAlign w:val="superscript"/>
          <w:lang w:val="de-DE"/>
        </w:rPr>
      </w:pPr>
      <w:r w:rsidRPr="00A13529">
        <w:rPr>
          <w:lang w:val="de-DE"/>
        </w:rPr>
        <w:t>A. Z. Enkavi</w:t>
      </w:r>
      <w:r w:rsidR="00956659">
        <w:rPr>
          <w:lang w:val="de-DE"/>
        </w:rPr>
        <w:t>*</w:t>
      </w:r>
      <w:ins w:id="0" w:author="Elke Weber" w:date="2015-12-31T14:11:00Z">
        <w:r w:rsidR="003E073A">
          <w:rPr>
            <w:vertAlign w:val="superscript"/>
            <w:lang w:val="de-DE"/>
          </w:rPr>
          <w:t>1</w:t>
        </w:r>
      </w:ins>
      <w:r w:rsidRPr="0093038D">
        <w:rPr>
          <w:vertAlign w:val="superscript"/>
          <w:lang w:val="de-DE"/>
        </w:rPr>
        <w:t xml:space="preserve"> </w:t>
      </w:r>
      <w:r w:rsidR="00956659" w:rsidRPr="00956659">
        <w:rPr>
          <w:lang w:val="de-DE"/>
        </w:rPr>
        <w:t xml:space="preserve"> </w:t>
      </w:r>
      <w:ins w:id="1" w:author="Elke Weber" w:date="2015-12-31T14:11:00Z">
        <w:r w:rsidR="003E073A" w:rsidRPr="003E073A" w:rsidDel="00956659">
          <w:rPr>
            <w:lang w:val="de-DE"/>
          </w:rPr>
          <w:t xml:space="preserve"> </w:t>
        </w:r>
      </w:ins>
      <w:r w:rsidR="003E073A" w:rsidRPr="00A13529" w:rsidDel="00956659">
        <w:rPr>
          <w:lang w:val="de-DE"/>
        </w:rPr>
        <w:t>B. Weber</w:t>
      </w:r>
      <w:r w:rsidR="003E073A">
        <w:rPr>
          <w:lang w:val="de-DE"/>
        </w:rPr>
        <w:t>*</w:t>
      </w:r>
      <w:ins w:id="2" w:author="Elke Weber" w:date="2015-12-31T14:11:00Z">
        <w:r w:rsidR="003E073A">
          <w:rPr>
            <w:vertAlign w:val="superscript"/>
            <w:lang w:val="de-DE"/>
          </w:rPr>
          <w:t>2</w:t>
        </w:r>
      </w:ins>
      <w:r w:rsidR="003E073A" w:rsidRPr="00A13529" w:rsidDel="00956659">
        <w:rPr>
          <w:vertAlign w:val="superscript"/>
          <w:lang w:val="de-DE"/>
        </w:rPr>
        <w:t>,</w:t>
      </w:r>
      <w:ins w:id="3" w:author="Elke Weber" w:date="2015-12-31T14:11:00Z">
        <w:r w:rsidR="003E073A">
          <w:rPr>
            <w:vertAlign w:val="superscript"/>
            <w:lang w:val="de-DE"/>
          </w:rPr>
          <w:t>3</w:t>
        </w:r>
      </w:ins>
      <w:r w:rsidR="003E073A" w:rsidRPr="00A13529" w:rsidDel="00956659">
        <w:rPr>
          <w:lang w:val="de-DE"/>
        </w:rPr>
        <w:t xml:space="preserve">, </w:t>
      </w:r>
      <w:r w:rsidR="006F718C" w:rsidRPr="0093038D">
        <w:rPr>
          <w:lang w:val="de-DE"/>
        </w:rPr>
        <w:t>I. Zweyer</w:t>
      </w:r>
      <w:r w:rsidR="006F718C" w:rsidRPr="0093038D">
        <w:rPr>
          <w:vertAlign w:val="superscript"/>
          <w:lang w:val="de-DE"/>
        </w:rPr>
        <w:t>2</w:t>
      </w:r>
      <w:ins w:id="4" w:author="Elke Weber" w:date="2015-12-31T14:12:00Z">
        <w:r w:rsidR="000F0225">
          <w:rPr>
            <w:vertAlign w:val="superscript"/>
            <w:lang w:val="de-DE"/>
          </w:rPr>
          <w:t>,3</w:t>
        </w:r>
      </w:ins>
      <w:r w:rsidR="006F718C" w:rsidRPr="0093038D">
        <w:rPr>
          <w:lang w:val="de-DE"/>
        </w:rPr>
        <w:t>, J. Wagner</w:t>
      </w:r>
      <w:ins w:id="5" w:author="Elke Weber" w:date="2015-12-31T14:12:00Z">
        <w:r w:rsidR="000F0225">
          <w:rPr>
            <w:vertAlign w:val="superscript"/>
            <w:lang w:val="de-DE"/>
          </w:rPr>
          <w:t>2</w:t>
        </w:r>
      </w:ins>
      <w:r w:rsidR="006F718C" w:rsidRPr="0093038D">
        <w:rPr>
          <w:lang w:val="de-DE"/>
        </w:rPr>
        <w:t xml:space="preserve">, </w:t>
      </w:r>
      <w:r w:rsidR="00FA1F76" w:rsidRPr="0093038D">
        <w:rPr>
          <w:lang w:val="de-DE"/>
        </w:rPr>
        <w:t>C.E. Elger</w:t>
      </w:r>
      <w:r w:rsidR="00FA1F76" w:rsidRPr="0093038D">
        <w:rPr>
          <w:vertAlign w:val="superscript"/>
          <w:lang w:val="de-DE"/>
        </w:rPr>
        <w:t>2</w:t>
      </w:r>
      <w:ins w:id="6" w:author="Elke Weber" w:date="2015-12-31T14:12:00Z">
        <w:r w:rsidR="000F0225">
          <w:rPr>
            <w:vertAlign w:val="superscript"/>
            <w:lang w:val="de-DE"/>
          </w:rPr>
          <w:t>,3</w:t>
        </w:r>
      </w:ins>
      <w:r w:rsidR="00FA1F76" w:rsidRPr="0093038D">
        <w:rPr>
          <w:lang w:val="de-DE"/>
        </w:rPr>
        <w:t xml:space="preserve">, </w:t>
      </w:r>
      <w:r w:rsidR="003618F0" w:rsidRPr="0093038D">
        <w:rPr>
          <w:lang w:val="de-DE"/>
        </w:rPr>
        <w:t>,</w:t>
      </w:r>
      <w:r w:rsidR="006F718C" w:rsidRPr="0093038D">
        <w:rPr>
          <w:lang w:val="de-DE"/>
        </w:rPr>
        <w:t xml:space="preserve">E. U. </w:t>
      </w:r>
      <w:r w:rsidR="007D2420" w:rsidRPr="0093038D">
        <w:rPr>
          <w:lang w:val="de-DE"/>
        </w:rPr>
        <w:t>Weber</w:t>
      </w:r>
      <w:r w:rsidR="007D2420" w:rsidRPr="0093038D">
        <w:rPr>
          <w:vertAlign w:val="superscript"/>
          <w:lang w:val="de-DE"/>
        </w:rPr>
        <w:t>4</w:t>
      </w:r>
      <w:r w:rsidR="00956659">
        <w:rPr>
          <w:vertAlign w:val="superscript"/>
          <w:lang w:val="de-DE"/>
        </w:rPr>
        <w:t>,5</w:t>
      </w:r>
      <w:r w:rsidR="006F718C" w:rsidRPr="0093038D">
        <w:rPr>
          <w:lang w:val="de-DE"/>
        </w:rPr>
        <w:t xml:space="preserve">, E. J. </w:t>
      </w:r>
      <w:r w:rsidR="007D2420" w:rsidRPr="0093038D">
        <w:rPr>
          <w:lang w:val="de-DE"/>
        </w:rPr>
        <w:t>Johnson</w:t>
      </w:r>
      <w:r w:rsidR="007D2420" w:rsidRPr="0093038D">
        <w:rPr>
          <w:vertAlign w:val="superscript"/>
          <w:lang w:val="de-DE"/>
        </w:rPr>
        <w:t>4</w:t>
      </w:r>
      <w:r w:rsidR="00946706">
        <w:rPr>
          <w:lang w:val="de-DE"/>
        </w:rPr>
        <w:t xml:space="preserve"> </w:t>
      </w:r>
    </w:p>
    <w:p w14:paraId="656439A5" w14:textId="77777777" w:rsidR="006F718C" w:rsidRPr="0093038D" w:rsidRDefault="006F718C" w:rsidP="007F471C">
      <w:pPr>
        <w:rPr>
          <w:vertAlign w:val="superscript"/>
          <w:lang w:val="de-DE"/>
        </w:rPr>
      </w:pPr>
    </w:p>
    <w:p w14:paraId="51046600" w14:textId="77777777" w:rsidR="00956659" w:rsidRDefault="00956659" w:rsidP="007F471C">
      <w:pPr>
        <w:spacing w:line="240" w:lineRule="auto"/>
        <w:rPr>
          <w:vertAlign w:val="superscript"/>
        </w:rPr>
      </w:pPr>
      <w:r>
        <w:rPr>
          <w:vertAlign w:val="superscript"/>
        </w:rPr>
        <w:t xml:space="preserve">* </w:t>
      </w:r>
      <w:r>
        <w:t>Equally contributing first authors</w:t>
      </w:r>
      <w:ins w:id="7" w:author="Elke Weber" w:date="2015-12-31T14:11:00Z">
        <w:r w:rsidR="003E073A">
          <w:t>, listed in alphabetical order</w:t>
        </w:r>
      </w:ins>
    </w:p>
    <w:p w14:paraId="30C9FFE4" w14:textId="77777777" w:rsidR="003E073A" w:rsidRPr="005E3FBE" w:rsidRDefault="003E073A" w:rsidP="003E073A">
      <w:pPr>
        <w:spacing w:line="240" w:lineRule="auto"/>
      </w:pPr>
      <w:ins w:id="8" w:author="Elke Weber" w:date="2015-12-31T14:12:00Z">
        <w:r>
          <w:rPr>
            <w:vertAlign w:val="superscript"/>
          </w:rPr>
          <w:t>1</w:t>
        </w:r>
      </w:ins>
      <w:r>
        <w:rPr>
          <w:vertAlign w:val="superscript"/>
        </w:rPr>
        <w:t xml:space="preserve"> </w:t>
      </w:r>
      <w:r>
        <w:t>Department of Psychology, Stanford University, 450 Serra Mall, 420-01, Stanford, CA 94305</w:t>
      </w:r>
    </w:p>
    <w:p w14:paraId="506AAB43" w14:textId="77777777" w:rsidR="00DE1275" w:rsidRPr="005E3FBE" w:rsidRDefault="003E073A" w:rsidP="007F471C">
      <w:pPr>
        <w:spacing w:line="240" w:lineRule="auto"/>
      </w:pPr>
      <w:ins w:id="9" w:author="Elke Weber" w:date="2015-12-31T14:12:00Z">
        <w:r>
          <w:rPr>
            <w:vertAlign w:val="superscript"/>
          </w:rPr>
          <w:t>2</w:t>
        </w:r>
      </w:ins>
      <w:r w:rsidR="00956659">
        <w:rPr>
          <w:vertAlign w:val="superscript"/>
        </w:rPr>
        <w:t xml:space="preserve"> </w:t>
      </w:r>
      <w:proofErr w:type="gramStart"/>
      <w:r w:rsidR="006F718C" w:rsidRPr="005E3FBE">
        <w:t>Department</w:t>
      </w:r>
      <w:proofErr w:type="gramEnd"/>
      <w:r w:rsidR="006F718C" w:rsidRPr="005E3FBE">
        <w:t xml:space="preserve"> of </w:t>
      </w:r>
      <w:proofErr w:type="spellStart"/>
      <w:r w:rsidR="006F718C" w:rsidRPr="005E3FBE">
        <w:t>Epileptology</w:t>
      </w:r>
      <w:proofErr w:type="spellEnd"/>
      <w:r w:rsidR="006F718C" w:rsidRPr="005E3FBE">
        <w:t xml:space="preserve">, </w:t>
      </w:r>
      <w:r w:rsidR="00DE1275" w:rsidRPr="005E3FBE">
        <w:t xml:space="preserve">Sigmund-Freud-Str.25, </w:t>
      </w:r>
      <w:r w:rsidR="006F718C" w:rsidRPr="005E3FBE">
        <w:t>University Hospital Bonn</w:t>
      </w:r>
      <w:r w:rsidR="00DE1275" w:rsidRPr="005E3FBE">
        <w:t>, 53127 Bonn, Germany</w:t>
      </w:r>
    </w:p>
    <w:p w14:paraId="27391696" w14:textId="77777777" w:rsidR="00DE1275" w:rsidRPr="005E3FBE" w:rsidRDefault="003E073A" w:rsidP="007F471C">
      <w:pPr>
        <w:spacing w:line="240" w:lineRule="auto"/>
      </w:pPr>
      <w:ins w:id="10" w:author="Elke Weber" w:date="2015-12-31T14:12:00Z">
        <w:r>
          <w:rPr>
            <w:vertAlign w:val="superscript"/>
          </w:rPr>
          <w:t>3</w:t>
        </w:r>
      </w:ins>
      <w:r w:rsidR="00956659">
        <w:rPr>
          <w:vertAlign w:val="superscript"/>
        </w:rPr>
        <w:t xml:space="preserve"> </w:t>
      </w:r>
      <w:proofErr w:type="gramStart"/>
      <w:r w:rsidR="006F718C" w:rsidRPr="005E3FBE">
        <w:t>Center</w:t>
      </w:r>
      <w:proofErr w:type="gramEnd"/>
      <w:r w:rsidR="006F718C" w:rsidRPr="005E3FBE">
        <w:t xml:space="preserve"> for Economics and Neuroscience, </w:t>
      </w:r>
      <w:proofErr w:type="spellStart"/>
      <w:r w:rsidR="00DE1275" w:rsidRPr="005E3FBE">
        <w:t>Nachtigallenweg</w:t>
      </w:r>
      <w:proofErr w:type="spellEnd"/>
      <w:r w:rsidR="00DE1275" w:rsidRPr="005E3FBE">
        <w:t xml:space="preserve"> 86, </w:t>
      </w:r>
      <w:r w:rsidR="006F718C" w:rsidRPr="005E3FBE">
        <w:t>University of Bonn.</w:t>
      </w:r>
      <w:r w:rsidR="00DE1275" w:rsidRPr="005E3FBE">
        <w:t xml:space="preserve"> 53127 Bonn, Germany</w:t>
      </w:r>
    </w:p>
    <w:p w14:paraId="54244BE3" w14:textId="77777777" w:rsidR="006F718C" w:rsidRDefault="007D2420" w:rsidP="00DE1275">
      <w:pPr>
        <w:spacing w:line="240" w:lineRule="auto"/>
      </w:pPr>
      <w:r>
        <w:rPr>
          <w:vertAlign w:val="superscript"/>
        </w:rPr>
        <w:t>4</w:t>
      </w:r>
      <w:r w:rsidR="00956659">
        <w:rPr>
          <w:vertAlign w:val="superscript"/>
        </w:rPr>
        <w:t xml:space="preserve"> </w:t>
      </w:r>
      <w:r w:rsidRPr="005E3FBE">
        <w:t xml:space="preserve">Center </w:t>
      </w:r>
      <w:r w:rsidR="006F718C" w:rsidRPr="005E3FBE">
        <w:t xml:space="preserve">for Decision Science, </w:t>
      </w:r>
      <w:r w:rsidR="00536A04" w:rsidRPr="005E3FBE">
        <w:t>Columbia University</w:t>
      </w:r>
      <w:r w:rsidR="00536A04">
        <w:t>,</w:t>
      </w:r>
      <w:r w:rsidR="00536A04" w:rsidRPr="005E3FBE">
        <w:t xml:space="preserve"> </w:t>
      </w:r>
      <w:r w:rsidR="00DE1275" w:rsidRPr="005E3FBE">
        <w:t>Uris Hall, 3022 Broadway, New York, NY 10027-6902</w:t>
      </w:r>
      <w:proofErr w:type="gramStart"/>
      <w:r w:rsidR="00DE1275" w:rsidRPr="005E3FBE">
        <w:t>, ,</w:t>
      </w:r>
      <w:proofErr w:type="gramEnd"/>
    </w:p>
    <w:p w14:paraId="0F8023AD" w14:textId="77777777" w:rsidR="00536A04" w:rsidRDefault="00536A04" w:rsidP="00536A04">
      <w:pPr>
        <w:spacing w:line="240" w:lineRule="auto"/>
      </w:pPr>
      <w:r>
        <w:rPr>
          <w:vertAlign w:val="superscript"/>
        </w:rPr>
        <w:t xml:space="preserve">5 </w:t>
      </w:r>
      <w:r w:rsidRPr="005E3FBE">
        <w:t>C</w:t>
      </w:r>
      <w:r>
        <w:t>orresponding author: 716 Uris Hall</w:t>
      </w:r>
      <w:r w:rsidRPr="005E3FBE">
        <w:t>, Columbia University, 3022 Broadway, New York, NY 10027-6902,</w:t>
      </w:r>
      <w:r>
        <w:t xml:space="preserve"> euw2@columbia.edu</w:t>
      </w:r>
    </w:p>
    <w:p w14:paraId="41E56004" w14:textId="77777777" w:rsidR="00956659" w:rsidRPr="005E3FBE" w:rsidRDefault="00956659" w:rsidP="00DE1275">
      <w:pPr>
        <w:spacing w:line="240" w:lineRule="auto"/>
      </w:pPr>
    </w:p>
    <w:p w14:paraId="17A14DD3" w14:textId="77777777" w:rsidR="006F718C" w:rsidRPr="005E3FBE" w:rsidRDefault="006F718C" w:rsidP="007F471C"/>
    <w:p w14:paraId="22335F5C" w14:textId="77777777" w:rsidR="00536A04" w:rsidRDefault="00536A04">
      <w:pPr>
        <w:tabs>
          <w:tab w:val="clear" w:pos="0"/>
        </w:tabs>
        <w:spacing w:after="200" w:line="276" w:lineRule="auto"/>
        <w:ind w:right="0" w:firstLine="0"/>
        <w:rPr>
          <w:vertAlign w:val="superscript"/>
        </w:rPr>
      </w:pPr>
      <w:r>
        <w:rPr>
          <w:vertAlign w:val="superscript"/>
        </w:rPr>
        <w:br w:type="page"/>
      </w:r>
    </w:p>
    <w:p w14:paraId="27DE1FBE" w14:textId="77777777" w:rsidR="00970F82" w:rsidRPr="003E073A" w:rsidRDefault="00970F82" w:rsidP="003E073A">
      <w:pPr>
        <w:jc w:val="center"/>
        <w:rPr>
          <w:b/>
          <w:sz w:val="22"/>
        </w:rPr>
      </w:pPr>
      <w:r w:rsidRPr="003E073A">
        <w:rPr>
          <w:b/>
          <w:sz w:val="22"/>
        </w:rPr>
        <w:lastRenderedPageBreak/>
        <w:t>Abstract</w:t>
      </w:r>
    </w:p>
    <w:p w14:paraId="0F749544" w14:textId="77777777" w:rsidR="00C95FEC" w:rsidRPr="005E3FBE" w:rsidRDefault="008323D1" w:rsidP="00C95FEC">
      <w:pPr>
        <w:rPr>
          <w:sz w:val="22"/>
        </w:rPr>
      </w:pPr>
      <w:r>
        <w:rPr>
          <w:sz w:val="22"/>
        </w:rPr>
        <w:t>C</w:t>
      </w:r>
      <w:r w:rsidR="009941DD">
        <w:rPr>
          <w:sz w:val="22"/>
        </w:rPr>
        <w:t>onsistent</w:t>
      </w:r>
      <w:r w:rsidR="00F201E0">
        <w:rPr>
          <w:sz w:val="22"/>
        </w:rPr>
        <w:t xml:space="preserve"> </w:t>
      </w:r>
      <w:r w:rsidR="007412E6">
        <w:rPr>
          <w:sz w:val="22"/>
        </w:rPr>
        <w:t>decisions</w:t>
      </w:r>
      <w:r w:rsidR="00845545">
        <w:rPr>
          <w:sz w:val="22"/>
        </w:rPr>
        <w:t xml:space="preserve"> </w:t>
      </w:r>
      <w:r>
        <w:rPr>
          <w:sz w:val="22"/>
        </w:rPr>
        <w:t>are</w:t>
      </w:r>
      <w:r w:rsidR="00845545">
        <w:rPr>
          <w:sz w:val="22"/>
        </w:rPr>
        <w:t xml:space="preserve"> intuitively desirable</w:t>
      </w:r>
      <w:r w:rsidR="007412E6">
        <w:rPr>
          <w:sz w:val="22"/>
        </w:rPr>
        <w:t xml:space="preserve"> and</w:t>
      </w:r>
      <w:r w:rsidR="00845545">
        <w:rPr>
          <w:sz w:val="22"/>
        </w:rPr>
        <w:t xml:space="preserve"> theoretically important for utility maximization. </w:t>
      </w:r>
      <w:r w:rsidR="00536A04">
        <w:rPr>
          <w:sz w:val="22"/>
        </w:rPr>
        <w:t>N</w:t>
      </w:r>
      <w:r w:rsidR="007412E6">
        <w:rPr>
          <w:sz w:val="22"/>
        </w:rPr>
        <w:t>euroeconomic</w:t>
      </w:r>
      <w:r w:rsidR="009941DD">
        <w:rPr>
          <w:sz w:val="22"/>
        </w:rPr>
        <w:t>s</w:t>
      </w:r>
      <w:r w:rsidR="007412E6">
        <w:rPr>
          <w:sz w:val="22"/>
        </w:rPr>
        <w:t xml:space="preserve"> </w:t>
      </w:r>
      <w:r w:rsidR="00536A04">
        <w:rPr>
          <w:sz w:val="22"/>
        </w:rPr>
        <w:t>has established</w:t>
      </w:r>
      <w:r w:rsidR="00C71DA1">
        <w:rPr>
          <w:sz w:val="22"/>
        </w:rPr>
        <w:t xml:space="preserve"> the</w:t>
      </w:r>
      <w:r w:rsidR="007412E6">
        <w:rPr>
          <w:sz w:val="22"/>
        </w:rPr>
        <w:t xml:space="preserve"> </w:t>
      </w:r>
      <w:r w:rsidR="009941DD">
        <w:rPr>
          <w:sz w:val="22"/>
        </w:rPr>
        <w:t>neurobiological</w:t>
      </w:r>
      <w:r w:rsidR="007412E6">
        <w:rPr>
          <w:sz w:val="22"/>
        </w:rPr>
        <w:t xml:space="preserve"> </w:t>
      </w:r>
      <w:r w:rsidR="00482CE4">
        <w:rPr>
          <w:sz w:val="22"/>
        </w:rPr>
        <w:t>substrate</w:t>
      </w:r>
      <w:r w:rsidR="007412E6">
        <w:rPr>
          <w:sz w:val="22"/>
        </w:rPr>
        <w:t xml:space="preserve"> of value representation, </w:t>
      </w:r>
      <w:r w:rsidR="00482CE4">
        <w:rPr>
          <w:sz w:val="22"/>
        </w:rPr>
        <w:t xml:space="preserve">but </w:t>
      </w:r>
      <w:ins w:id="11" w:author="Eric J. Johnson" w:date="2016-01-08T10:15:00Z">
        <w:r w:rsidR="0092551E">
          <w:rPr>
            <w:sz w:val="22"/>
          </w:rPr>
          <w:t>the identity of</w:t>
        </w:r>
      </w:ins>
      <w:ins w:id="12" w:author="Eric J. Johnson" w:date="2016-01-08T10:14:00Z">
        <w:r w:rsidR="0092551E">
          <w:rPr>
            <w:sz w:val="22"/>
          </w:rPr>
          <w:t xml:space="preserve"> the </w:t>
        </w:r>
      </w:ins>
      <w:r w:rsidR="009941DD">
        <w:rPr>
          <w:sz w:val="22"/>
        </w:rPr>
        <w:t xml:space="preserve">brain </w:t>
      </w:r>
      <w:r w:rsidR="007412E6">
        <w:rPr>
          <w:sz w:val="22"/>
        </w:rPr>
        <w:t xml:space="preserve">regions </w:t>
      </w:r>
      <w:ins w:id="13" w:author="Eric J. Johnson" w:date="2016-01-08T10:15:00Z">
        <w:r w:rsidR="0092551E">
          <w:rPr>
            <w:sz w:val="22"/>
          </w:rPr>
          <w:t xml:space="preserve">that </w:t>
        </w:r>
      </w:ins>
      <w:ins w:id="14" w:author="Ayse Zeynep Enkavi" w:date="2016-03-18T12:02:00Z">
        <w:r w:rsidR="00C74201">
          <w:rPr>
            <w:sz w:val="22"/>
          </w:rPr>
          <w:t>provide</w:t>
        </w:r>
      </w:ins>
      <w:r w:rsidR="009941DD">
        <w:rPr>
          <w:sz w:val="22"/>
        </w:rPr>
        <w:t xml:space="preserve"> </w:t>
      </w:r>
      <w:r w:rsidR="00321760">
        <w:rPr>
          <w:sz w:val="22"/>
        </w:rPr>
        <w:t>input</w:t>
      </w:r>
      <w:ins w:id="15" w:author="Eric J. Johnson" w:date="2016-01-08T10:15:00Z">
        <w:r w:rsidR="0092551E">
          <w:rPr>
            <w:sz w:val="22"/>
          </w:rPr>
          <w:t>s</w:t>
        </w:r>
      </w:ins>
      <w:r w:rsidR="00321760">
        <w:rPr>
          <w:sz w:val="22"/>
        </w:rPr>
        <w:t xml:space="preserve"> to the value-processing network is </w:t>
      </w:r>
      <w:r w:rsidR="00482CE4">
        <w:rPr>
          <w:sz w:val="22"/>
        </w:rPr>
        <w:t xml:space="preserve">an </w:t>
      </w:r>
      <w:r w:rsidR="00321760">
        <w:rPr>
          <w:sz w:val="22"/>
        </w:rPr>
        <w:t>open</w:t>
      </w:r>
      <w:r w:rsidR="00482CE4">
        <w:rPr>
          <w:sz w:val="22"/>
        </w:rPr>
        <w:t xml:space="preserve"> question</w:t>
      </w:r>
      <w:r w:rsidR="00321760">
        <w:rPr>
          <w:sz w:val="22"/>
        </w:rPr>
        <w:t xml:space="preserve">. </w:t>
      </w:r>
      <w:r w:rsidR="00845545">
        <w:rPr>
          <w:sz w:val="22"/>
        </w:rPr>
        <w:t>The constructed</w:t>
      </w:r>
      <w:r w:rsidR="00482CE4">
        <w:rPr>
          <w:sz w:val="22"/>
        </w:rPr>
        <w:t>-</w:t>
      </w:r>
      <w:r w:rsidR="00845545">
        <w:rPr>
          <w:sz w:val="22"/>
        </w:rPr>
        <w:t xml:space="preserve">preference tradition </w:t>
      </w:r>
      <w:r w:rsidR="007412E6">
        <w:rPr>
          <w:sz w:val="22"/>
        </w:rPr>
        <w:t xml:space="preserve">within </w:t>
      </w:r>
      <w:r w:rsidR="00B14280">
        <w:rPr>
          <w:sz w:val="22"/>
        </w:rPr>
        <w:t xml:space="preserve">behavioral </w:t>
      </w:r>
      <w:r w:rsidR="007412E6">
        <w:rPr>
          <w:sz w:val="22"/>
        </w:rPr>
        <w:t>decision research emphasizes a critical role for cognitive processes relying on</w:t>
      </w:r>
      <w:r w:rsidR="00B14280">
        <w:rPr>
          <w:sz w:val="22"/>
        </w:rPr>
        <w:t xml:space="preserve"> </w:t>
      </w:r>
      <w:r w:rsidR="009941DD">
        <w:rPr>
          <w:sz w:val="22"/>
        </w:rPr>
        <w:t>associations</w:t>
      </w:r>
      <w:r w:rsidR="00536A04">
        <w:rPr>
          <w:sz w:val="22"/>
        </w:rPr>
        <w:t>, suggesting a</w:t>
      </w:r>
      <w:r w:rsidR="007412E6">
        <w:rPr>
          <w:sz w:val="22"/>
        </w:rPr>
        <w:t xml:space="preserve"> role f</w:t>
      </w:r>
      <w:r w:rsidR="00536A04">
        <w:rPr>
          <w:sz w:val="22"/>
        </w:rPr>
        <w:t>or</w:t>
      </w:r>
      <w:r w:rsidR="007412E6">
        <w:rPr>
          <w:sz w:val="22"/>
        </w:rPr>
        <w:t xml:space="preserve"> the hippocampus in making consistent decisions. </w:t>
      </w:r>
      <w:r w:rsidR="00C95FEC" w:rsidRPr="005E3FBE">
        <w:rPr>
          <w:sz w:val="22"/>
        </w:rPr>
        <w:t xml:space="preserve">We </w:t>
      </w:r>
      <w:r w:rsidR="00536A04">
        <w:rPr>
          <w:sz w:val="22"/>
        </w:rPr>
        <w:t>compared the performance of</w:t>
      </w:r>
      <w:r w:rsidR="00C95FEC" w:rsidRPr="005E3FBE">
        <w:rPr>
          <w:sz w:val="22"/>
        </w:rPr>
        <w:t xml:space="preserve"> 31 patients with </w:t>
      </w:r>
      <w:proofErr w:type="spellStart"/>
      <w:r w:rsidR="00C95FEC" w:rsidRPr="005E3FBE">
        <w:rPr>
          <w:sz w:val="22"/>
        </w:rPr>
        <w:t>mediotemporal</w:t>
      </w:r>
      <w:proofErr w:type="spellEnd"/>
      <w:r w:rsidR="00C95FEC" w:rsidRPr="005E3FBE">
        <w:rPr>
          <w:sz w:val="22"/>
        </w:rPr>
        <w:t xml:space="preserve">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xml:space="preserve">, 30 patients with </w:t>
      </w:r>
      <w:proofErr w:type="spellStart"/>
      <w:r w:rsidR="00C95FEC" w:rsidRPr="005E3FBE">
        <w:rPr>
          <w:sz w:val="22"/>
        </w:rPr>
        <w:t>extratemporal</w:t>
      </w:r>
      <w:proofErr w:type="spellEnd"/>
      <w:r w:rsidR="00C95FEC" w:rsidRPr="005E3FBE">
        <w:rPr>
          <w:sz w:val="22"/>
        </w:rPr>
        <w:t xml:space="preserve"> lobe epilepsy</w:t>
      </w:r>
      <w:r w:rsidR="00970F82" w:rsidRPr="005E3FBE">
        <w:rPr>
          <w:sz w:val="22"/>
        </w:rPr>
        <w:t>,</w:t>
      </w:r>
      <w:r w:rsidR="00C95FEC" w:rsidRPr="005E3FBE">
        <w:rPr>
          <w:sz w:val="22"/>
        </w:rPr>
        <w:t xml:space="preserve"> and 30 healthy controls</w:t>
      </w:r>
      <w:r w:rsidR="00536A04">
        <w:rPr>
          <w:sz w:val="22"/>
        </w:rPr>
        <w:t xml:space="preserve"> on two tasks: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w:t>
      </w:r>
      <w:r w:rsidR="00C71DA1">
        <w:rPr>
          <w:sz w:val="22"/>
        </w:rPr>
        <w:t xml:space="preserve"> </w:t>
      </w:r>
      <w:r w:rsidR="00970F82" w:rsidRPr="005E3FBE">
        <w:rPr>
          <w:sz w:val="22"/>
        </w:rPr>
        <w:t>a number-comparison control task</w:t>
      </w:r>
      <w:r w:rsidR="00C95FEC" w:rsidRPr="005E3FBE">
        <w:rPr>
          <w:sz w:val="22"/>
        </w:rPr>
        <w:t xml:space="preserve">. </w:t>
      </w:r>
      <w:r w:rsidR="00B14280">
        <w:rPr>
          <w:sz w:val="22"/>
        </w:rPr>
        <w:t xml:space="preserve">MTL patients </w:t>
      </w:r>
      <w:r w:rsidR="00C95FEC" w:rsidRPr="005E3FBE">
        <w:rPr>
          <w:sz w:val="22"/>
        </w:rPr>
        <w:t xml:space="preserve">show </w:t>
      </w:r>
      <w:r w:rsidR="00B14280">
        <w:rPr>
          <w:sz w:val="22"/>
        </w:rPr>
        <w:t xml:space="preserve">more </w:t>
      </w:r>
      <w:r w:rsidR="00D751A0" w:rsidRPr="005E3FBE">
        <w:rPr>
          <w:sz w:val="22"/>
        </w:rPr>
        <w:t>intransitive choices</w:t>
      </w:r>
      <w:r w:rsidR="00C95FEC" w:rsidRPr="005E3FBE">
        <w:rPr>
          <w:sz w:val="22"/>
        </w:rPr>
        <w:t xml:space="preserve"> </w:t>
      </w:r>
      <w:r w:rsidR="00B14280">
        <w:rPr>
          <w:sz w:val="22"/>
        </w:rPr>
        <w:t xml:space="preserve">than </w:t>
      </w:r>
      <w:r w:rsidR="00D751A0" w:rsidRPr="005E3FBE">
        <w:rPr>
          <w:sz w:val="22"/>
        </w:rPr>
        <w:t xml:space="preserve">the other </w:t>
      </w:r>
      <w:r w:rsidR="00C71DA1">
        <w:rPr>
          <w:sz w:val="22"/>
        </w:rPr>
        <w:t xml:space="preserve">two </w:t>
      </w:r>
      <w:r w:rsidR="00D751A0" w:rsidRPr="005E3FBE">
        <w:rPr>
          <w:sz w:val="22"/>
        </w:rPr>
        <w:t>groups</w:t>
      </w:r>
      <w:r w:rsidR="00970F82" w:rsidRPr="005E3FBE">
        <w:rPr>
          <w:sz w:val="22"/>
        </w:rPr>
        <w:t xml:space="preserve"> for the </w:t>
      </w:r>
      <w:r w:rsidR="009941DD">
        <w:rPr>
          <w:sz w:val="22"/>
        </w:rPr>
        <w:t>value-based</w:t>
      </w:r>
      <w:r w:rsidR="009941DD" w:rsidRPr="005E3FBE">
        <w:rPr>
          <w:sz w:val="22"/>
        </w:rPr>
        <w:t xml:space="preserve"> </w:t>
      </w:r>
      <w:r w:rsidR="00536A04">
        <w:rPr>
          <w:sz w:val="22"/>
        </w:rPr>
        <w:t xml:space="preserve">preference </w:t>
      </w:r>
      <w:r w:rsidR="00970F82" w:rsidRPr="005E3FBE">
        <w:rPr>
          <w:sz w:val="22"/>
        </w:rPr>
        <w:t xml:space="preserve">but not </w:t>
      </w:r>
      <w:r w:rsidR="00536A04">
        <w:rPr>
          <w:sz w:val="22"/>
        </w:rPr>
        <w:t xml:space="preserve">the </w:t>
      </w:r>
      <w:r w:rsidR="00970F82" w:rsidRPr="005E3FBE">
        <w:rPr>
          <w:sz w:val="22"/>
        </w:rPr>
        <w:t>number</w:t>
      </w:r>
      <w:r w:rsidR="00C71DA1">
        <w:rPr>
          <w:sz w:val="22"/>
        </w:rPr>
        <w:t>-comparison</w:t>
      </w:r>
      <w:r w:rsidR="00970F82" w:rsidRPr="005E3FBE">
        <w:rPr>
          <w:sz w:val="22"/>
        </w:rPr>
        <w:t xml:space="preserve"> task</w:t>
      </w:r>
      <w:r w:rsidR="00D751A0" w:rsidRPr="005E3FBE">
        <w:rPr>
          <w:sz w:val="22"/>
        </w:rPr>
        <w:t xml:space="preserve">, </w:t>
      </w:r>
      <w:r w:rsidR="00CA7778">
        <w:rPr>
          <w:sz w:val="22"/>
        </w:rPr>
        <w:t>and their intransitive choices increase</w:t>
      </w:r>
      <w:r w:rsidR="00B14280">
        <w:rPr>
          <w:sz w:val="22"/>
        </w:rPr>
        <w:t xml:space="preserve"> with the</w:t>
      </w:r>
      <w:r w:rsidR="00CA7778">
        <w:rPr>
          <w:sz w:val="22"/>
        </w:rPr>
        <w:t>ir</w:t>
      </w:r>
      <w:r w:rsidR="00B14280">
        <w:rPr>
          <w:sz w:val="22"/>
        </w:rPr>
        <w:t xml:space="preserve"> volume of compromised hippocampal tissue.  These results </w:t>
      </w:r>
      <w:r w:rsidR="00D751A0" w:rsidRPr="005E3FBE">
        <w:rPr>
          <w:sz w:val="22"/>
        </w:rPr>
        <w:t>sugges</w:t>
      </w:r>
      <w:r w:rsidR="00CA7778">
        <w:rPr>
          <w:sz w:val="22"/>
        </w:rPr>
        <w:t>t</w:t>
      </w:r>
      <w:r w:rsidR="00D751A0" w:rsidRPr="005E3FBE">
        <w:rPr>
          <w:sz w:val="22"/>
        </w:rPr>
        <w:t xml:space="preserve">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068F11FF" w14:textId="77777777" w:rsidR="00C03BBD" w:rsidRDefault="00C03BBD" w:rsidP="00C03BBD">
      <w:pPr>
        <w:rPr>
          <w:sz w:val="22"/>
        </w:rPr>
      </w:pPr>
    </w:p>
    <w:p w14:paraId="39B21145" w14:textId="77777777" w:rsidR="00983500" w:rsidRPr="003E073A" w:rsidRDefault="00983500" w:rsidP="003E073A">
      <w:pPr>
        <w:ind w:firstLine="0"/>
        <w:rPr>
          <w:b/>
          <w:sz w:val="22"/>
        </w:rPr>
      </w:pPr>
      <w:r w:rsidRPr="003E073A">
        <w:rPr>
          <w:b/>
          <w:sz w:val="22"/>
        </w:rPr>
        <w:t>Keywords</w:t>
      </w:r>
    </w:p>
    <w:p w14:paraId="7F4D4F4A" w14:textId="77777777" w:rsidR="003F1C10" w:rsidRPr="005E3FBE" w:rsidRDefault="00983500" w:rsidP="003E073A">
      <w:pPr>
        <w:ind w:firstLine="0"/>
      </w:pPr>
      <w:r>
        <w:t xml:space="preserve">Value representation, intransitive preferences, neuroeconomics, </w:t>
      </w:r>
      <w:proofErr w:type="gramStart"/>
      <w:r>
        <w:t>hippocampus</w:t>
      </w:r>
      <w:proofErr w:type="gramEnd"/>
    </w:p>
    <w:p w14:paraId="53E7D82C" w14:textId="77777777" w:rsidR="00983500" w:rsidRDefault="00983500">
      <w:pPr>
        <w:tabs>
          <w:tab w:val="clear" w:pos="0"/>
        </w:tabs>
        <w:spacing w:after="200" w:line="276" w:lineRule="auto"/>
        <w:ind w:right="0" w:firstLine="0"/>
        <w:rPr>
          <w:rFonts w:eastAsiaTheme="majorEastAsia"/>
          <w:b/>
          <w:bCs w:val="0"/>
          <w:sz w:val="32"/>
          <w:szCs w:val="32"/>
        </w:rPr>
      </w:pPr>
      <w:r>
        <w:br w:type="page"/>
      </w:r>
    </w:p>
    <w:p w14:paraId="005CE76E" w14:textId="77777777"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t>Introduction</w:t>
      </w:r>
    </w:p>
    <w:p w14:paraId="07271977" w14:textId="77777777" w:rsidR="005E6B5D" w:rsidRPr="005E3FBE" w:rsidRDefault="005E6B5D" w:rsidP="00A910F9">
      <w:r w:rsidRPr="00A351C8">
        <w:t xml:space="preserve">Imagine you are </w:t>
      </w:r>
      <w:r w:rsidR="001451B6" w:rsidRPr="005E3FBE">
        <w:t>hungry</w:t>
      </w:r>
      <w:r w:rsidRPr="005E3FBE">
        <w:t xml:space="preserve"> and wander to a vending machine to select a snack</w:t>
      </w:r>
      <w:r w:rsidR="003714FF" w:rsidRPr="005E3FBE">
        <w:t xml:space="preserve">. </w:t>
      </w:r>
      <w:r w:rsidRPr="005E3FBE">
        <w:t>You are faced with an a</w:t>
      </w:r>
      <w:r w:rsidR="007E61A2">
        <w:t xml:space="preserve">rray of over 20 possibilities. </w:t>
      </w:r>
      <w:r w:rsidRPr="005E3FBE">
        <w:t>How do you select among them? In the last decade, decision neuroscience has made significant progress in identifying</w:t>
      </w:r>
      <w:r w:rsidR="008E727F" w:rsidRPr="005E3FBE">
        <w:t xml:space="preserve"> neurobiological correlates of value representations </w:t>
      </w:r>
      <w:r w:rsidR="003714FF" w:rsidRPr="005E3FBE">
        <w:t>using paradigms similar to this scenario</w:t>
      </w:r>
      <w:r w:rsidR="0065545F" w:rsidRPr="005E3FBE">
        <w:t xml:space="preserve"> </w:t>
      </w:r>
      <w:ins w:id="16" w:author="Ayse Zeynep Enkavi" w:date="2016-01-04T17:20:00Z">
        <w:r w:rsidR="001867B8">
          <w:fldChar w:fldCharType="begin" w:fldLock="1"/>
        </w:r>
      </w:ins>
      <w:r w:rsidR="001867B8">
        <w:instrText>ADDIN CSL_CITATION { "citationItems" : [ { "id" : "ITEM-1",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1", "issue" : "May", "issued" : { "date-parts" : [ [ "2009" ] ] }, "page" : "646-648", "title" : "Self-Control in Decision-Making Involves Modulation of the vmPFC Valuation System", "type" : "article-journal", "volume" : "324" }, "uris" : [ "http://www.mendeley.com/documents/?uuid=e1208533-8dd0-40bb-a46e-3c43b8311c91" ] }, { "id" : "ITEM-2",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2", "issue" : "37", "issued" : { "date-parts" : [ [ "2007" ] ] }, "page" : "9984-9988", "title" : "Orbitofrontal cortex encodes willingness to pay in everyday economic transactions.", "type" : "article-journal", "volume" : "27" }, "uris" : [ "http://www.mendeley.com/documents/?uuid=c75dd002-0edd-4a74-b879-38e5051fccb7" ] } ], "mendeley" : { "formattedCitation" : "(Hare, Camerer, &amp; Rangel, 2009; Plassmann, O\u2019Doherty, &amp; Rangel, 2007)", "plainTextFormattedCitation" : "(Hare, Camerer, &amp; Rangel, 2009; Plassmann, O\u2019Doherty, &amp; Rangel, 2007)", "previouslyFormattedCitation" : "(Hare, Camerer, &amp; Rangel, 2009; Plassmann, O\u2019Doherty, &amp; Rangel, 2007)" }, "properties" : { "noteIndex" : 0 }, "schema" : "https://github.com/citation-style-language/schema/raw/master/csl-citation.json" }</w:instrText>
      </w:r>
      <w:r w:rsidR="001867B8">
        <w:fldChar w:fldCharType="separate"/>
      </w:r>
      <w:r w:rsidR="001867B8" w:rsidRPr="001867B8">
        <w:rPr>
          <w:noProof/>
        </w:rPr>
        <w:t>(Hare, Camerer, &amp; Rangel, 2009; Plassmann, O’Doherty, &amp; Rangel, 2007)</w:t>
      </w:r>
      <w:ins w:id="17" w:author="Ayse Zeynep Enkavi" w:date="2016-01-04T17:20:00Z">
        <w:r w:rsidR="001867B8">
          <w:fldChar w:fldCharType="end"/>
        </w:r>
      </w:ins>
      <w:r w:rsidRPr="005E3FBE">
        <w:t>. Specifically</w:t>
      </w:r>
      <w:r w:rsidR="001451B6" w:rsidRPr="005E3FBE">
        <w:t>, a</w:t>
      </w:r>
      <w:r w:rsidRPr="005E3FBE">
        <w:t xml:space="preserve"> value network involving</w:t>
      </w:r>
      <w:r w:rsidR="000F67D0" w:rsidRPr="005E3FBE">
        <w:t xml:space="preserve"> a </w:t>
      </w:r>
      <w:proofErr w:type="spellStart"/>
      <w:r w:rsidR="000F67D0" w:rsidRPr="005E3FBE">
        <w:t>fronto</w:t>
      </w:r>
      <w:proofErr w:type="spellEnd"/>
      <w:r w:rsidR="000F67D0" w:rsidRPr="005E3FBE">
        <w:t>-striatal circuit including the ventral striatum (VS) and the ventromedial prefrontal cortex (</w:t>
      </w:r>
      <w:proofErr w:type="spellStart"/>
      <w:r w:rsidR="000F67D0" w:rsidRPr="005E3FBE">
        <w:t>vmPFC</w:t>
      </w:r>
      <w:proofErr w:type="spellEnd"/>
      <w:r w:rsidR="000F67D0" w:rsidRPr="005E3FBE">
        <w:t xml:space="preserve">), as well as posterior cingulate cortex (PCC) </w:t>
      </w:r>
      <w:r w:rsidRPr="005E3FBE">
        <w:t>has been proposed</w:t>
      </w:r>
      <w:r w:rsidR="000F67D0" w:rsidRPr="005E3FBE">
        <w:t xml:space="preserve"> </w:t>
      </w:r>
      <w:ins w:id="18" w:author="Ayse Zeynep Enkavi" w:date="2016-01-04T17:21:00Z">
        <w:r w:rsidR="001867B8">
          <w:fldChar w:fldCharType="begin" w:fldLock="1"/>
        </w:r>
      </w:ins>
      <w:r w:rsidR="001867B8">
        <w:instrText>ADDIN CSL_CITATION { "citationItems" : [ { "id" : "ITEM-1",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2", "itemData" : { "DOI" : "10.1038/npp.2009.129", "ISBN" : "0893-133X", "ISSN" : "0893-133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 ] }, "page" : "4-26", "publisher" : "Nature Publishing Group", "title" : "The reward circuit: linking primate anatomy and human imaging.", "type" : "article-journal", "volume" : "35" }, "uris" : [ "http://www.mendeley.com/documents/?uuid=34a4ef8e-996e-4b2b-ac3b-bd28f52f61f9" ] } ], "mendeley" : { "formattedCitation" : "(Bartra, McGuire, &amp; Kable, 2013; Haber &amp; Knutson, 2010)", "plainTextFormattedCitation" : "(Bartra, McGuire, &amp; Kable, 2013; Haber &amp; Knutson, 2010)", "previouslyFormattedCitation" : "(Bartra, McGuire, &amp; Kable, 2013; Haber &amp; Knutson, 2010)" }, "properties" : { "noteIndex" : 0 }, "schema" : "https://github.com/citation-style-language/schema/raw/master/csl-citation.json" }</w:instrText>
      </w:r>
      <w:r w:rsidR="001867B8">
        <w:fldChar w:fldCharType="separate"/>
      </w:r>
      <w:r w:rsidR="001867B8" w:rsidRPr="001867B8">
        <w:rPr>
          <w:noProof/>
        </w:rPr>
        <w:t>(Bartra, McGuire, &amp; Kable, 2013; Haber &amp; Knutson, 2010)</w:t>
      </w:r>
      <w:ins w:id="19" w:author="Ayse Zeynep Enkavi" w:date="2016-01-04T17:21:00Z">
        <w:r w:rsidR="001867B8">
          <w:fldChar w:fldCharType="end"/>
        </w:r>
      </w:ins>
      <w:r w:rsidRPr="0093038D">
        <w:rPr>
          <w:lang w:val="de-DE"/>
        </w:rPr>
        <w:t xml:space="preserve">. </w:t>
      </w:r>
      <w:r w:rsidR="007E61A2">
        <w:t xml:space="preserve">An unsolved question </w:t>
      </w:r>
      <w:r w:rsidRPr="005E3FBE">
        <w:t xml:space="preserve">is where the value signals </w:t>
      </w:r>
      <w:r w:rsidR="00C71DA1">
        <w:t xml:space="preserve">processed by this network </w:t>
      </w:r>
      <w:r w:rsidRPr="005E3FBE">
        <w:t>come from</w:t>
      </w:r>
      <w:r w:rsidR="00C91985" w:rsidRPr="005E3FBE">
        <w:t>, particularly for complex stimuli</w:t>
      </w:r>
      <w:r w:rsidRPr="005E3FBE">
        <w:t>.</w:t>
      </w:r>
    </w:p>
    <w:p w14:paraId="0208AE0C" w14:textId="77777777" w:rsidR="001C2AE4" w:rsidRDefault="001C2AE4" w:rsidP="00271360">
      <w:pPr>
        <w:pStyle w:val="BodyText"/>
      </w:pPr>
      <w:r>
        <w:t>One influential conceptualization of such preference construction proposes</w:t>
      </w:r>
      <w:r w:rsidR="00EF7835" w:rsidRPr="005E3FBE">
        <w:t xml:space="preserve"> multiple steps</w:t>
      </w:r>
      <w:r w:rsidR="00A75602">
        <w:t xml:space="preserve"> </w:t>
      </w:r>
      <w:r w:rsidR="00A75602">
        <w:fldChar w:fldCharType="begin" w:fldLock="1"/>
      </w:r>
      <w:r w:rsidR="009E4DFD">
        <w:instrText>ADDIN CSL_CITATION { "citationItems" : [ { "id" : "ITEM-1", "itemData" : { "DOI" : "10.1038/nrn2357", "ISSN" : "1471-003X", "author" : [ { "dropping-particle" : "", "family" : "Rangel", "given" : "Antonio", "non-dropping-particle" : "", "parse-names" : false, "suffix" : "" }, { "dropping-particle" : "", "family" : "Camerer", "given" : "Colin", "non-dropping-particle" : "", "parse-names" : false, "suffix" : "" }, { "dropping-particle" : "", "family" : "Montague", "given" : "P. Read", "non-dropping-particle" : "", "parse-names" : false, "suffix" : "" } ], "container-title" : "Nature Reviews Neuroscience", "id" : "ITEM-1", "issue" : "7", "issued" : { "date-parts" : [ [ "2008" ] ] }, "page" : "545-556", "title" : "A framework for studying the neurobiology of value-based decision making", "type" : "article-journal", "volume" : "9" }, "uris" : [ "http://www.mendeley.com/documents/?uuid=fa86198f-505c-49c4-89b0-5ada6164d0da" ] } ], "mendeley" : { "formattedCitation" : "(Rangel, Camerer, &amp; Montague, 2008)", "plainTextFormattedCitation" : "(Rangel, Camerer, &amp; Montague, 2008)", "previouslyFormattedCitation" : "(Rangel, Camerer, &amp; Montague, 2008)" }, "properties" : { "noteIndex" : 0 }, "schema" : "https://github.com/citation-style-language/schema/raw/master/csl-citation.json" }</w:instrText>
      </w:r>
      <w:r w:rsidR="00A75602">
        <w:fldChar w:fldCharType="separate"/>
      </w:r>
      <w:r w:rsidR="00A75602" w:rsidRPr="00A75602">
        <w:rPr>
          <w:noProof/>
        </w:rPr>
        <w:t>(Rangel, Camerer, &amp; Montague, 2008)</w:t>
      </w:r>
      <w:r w:rsidR="00A75602">
        <w:fldChar w:fldCharType="end"/>
      </w:r>
      <w:r w:rsidR="00EF7835" w:rsidRPr="005E3FBE">
        <w:t>: retrieval of relevant experiences with stimuli in the choice set, evaluation of</w:t>
      </w:r>
      <w:r w:rsidR="000204EE">
        <w:t xml:space="preserve"> </w:t>
      </w:r>
      <w:r w:rsidR="00EF7835" w:rsidRPr="005E3FBE">
        <w:t xml:space="preserve">current </w:t>
      </w:r>
      <w:r w:rsidR="006F212D">
        <w:t xml:space="preserve">internal </w:t>
      </w:r>
      <w:r w:rsidR="00EF7835" w:rsidRPr="005E3FBE">
        <w:t>state</w:t>
      </w:r>
      <w:r w:rsidR="006F212D">
        <w:t>s</w:t>
      </w:r>
      <w:r w:rsidR="00604F83" w:rsidRPr="005E3FBE">
        <w:t xml:space="preserve">, comparison of relevant attributes as facilitated by the decision mode, integrating the pros and cons of the options with the current state, imagining future consequences of potential choices </w:t>
      </w:r>
      <w:ins w:id="20" w:author="Eric J. Johnson" w:date="2016-01-08T10:18:00Z">
        <w:r w:rsidR="00FE11A6">
          <w:t>among others</w:t>
        </w:r>
      </w:ins>
      <w:r w:rsidR="00EF7835" w:rsidRPr="005E3FBE">
        <w:t>.</w:t>
      </w:r>
      <w:r w:rsidR="00581656" w:rsidRPr="005E3FBE">
        <w:t xml:space="preserve"> </w:t>
      </w:r>
    </w:p>
    <w:p w14:paraId="2209AC9D" w14:textId="2CB1B0B7" w:rsidR="008E219B" w:rsidRPr="005E3FBE" w:rsidRDefault="002C6AD1" w:rsidP="00271360">
      <w:pPr>
        <w:pStyle w:val="BodyText"/>
      </w:pPr>
      <w:r>
        <w:t xml:space="preserve">Cognitive psychologists </w:t>
      </w:r>
      <w:ins w:id="21" w:author="Eric J. Johnson" w:date="2016-01-08T10:18:00Z">
        <w:r w:rsidR="00FE11A6">
          <w:t xml:space="preserve">characterize </w:t>
        </w:r>
      </w:ins>
      <w:r>
        <w:t>s</w:t>
      </w:r>
      <w:r w:rsidR="00581656" w:rsidRPr="005E3FBE">
        <w:t xml:space="preserve">ome of these steps </w:t>
      </w:r>
      <w:ins w:id="22" w:author="Eric J. Johnson" w:date="2016-01-08T10:18:00Z">
        <w:r w:rsidR="00FE11A6">
          <w:t>as</w:t>
        </w:r>
        <w:r w:rsidR="00FE11A6" w:rsidRPr="005E3FBE">
          <w:t xml:space="preserve"> </w:t>
        </w:r>
      </w:ins>
      <w:r w:rsidR="00316E3C" w:rsidRPr="005E3FBE">
        <w:t>memory processes</w:t>
      </w:r>
      <w:r w:rsidR="00271360" w:rsidRPr="005E3FBE">
        <w:t xml:space="preserve">. </w:t>
      </w:r>
      <w:r w:rsidR="00204601" w:rsidRPr="005E3FBE">
        <w:t>Psychological insights on m</w:t>
      </w:r>
      <w:r w:rsidR="008E219B" w:rsidRPr="005E3FBE">
        <w:t>emory processes</w:t>
      </w:r>
      <w:r w:rsidR="00F01316">
        <w:t xml:space="preserve"> and</w:t>
      </w:r>
      <w:r w:rsidR="008E219B" w:rsidRPr="005E3FBE">
        <w:t xml:space="preserve"> their accompanying opportunities and constraints </w:t>
      </w:r>
      <w:r w:rsidR="00204601" w:rsidRPr="005E3FBE">
        <w:t xml:space="preserve">inspired several theories to explain decision phenomena </w:t>
      </w:r>
      <w:r w:rsidR="001C2AE4">
        <w:t xml:space="preserve">that </w:t>
      </w:r>
      <w:r w:rsidR="00204601" w:rsidRPr="005E3FBE">
        <w:t>deviat</w:t>
      </w:r>
      <w:r w:rsidR="001C2AE4">
        <w:t>e</w:t>
      </w:r>
      <w:r w:rsidR="00204601" w:rsidRPr="005E3FBE">
        <w:t xml:space="preserve"> from normative standards </w:t>
      </w:r>
      <w:ins w:id="23" w:author="Ayse Zeynep Enkavi" w:date="2016-01-04T17:22:00Z">
        <w:r w:rsidR="001867B8">
          <w:fldChar w:fldCharType="begin" w:fldLock="1"/>
        </w:r>
      </w:ins>
      <w:r w:rsidR="00162F13">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2", "issued" : { "date-parts" : [ [ "2009", "1" ] ] }, "page" : "53-85", "title" : "Mindful judgment and decision making.", "type" : "article-journal", "volume" : "60" }, "uris" : [ "http://www.mendeley.com/documents/?uuid=d5ffde4b-5070-4052-8f45-c3974798321d" ] } ], "mendeley" : { "formattedCitation" : "(Dougherty, Gettys, &amp; Ogden, 1999; E. U. Weber &amp; Johnson, 2009)", "manualFormatting" : "(Dougherty, Gettys, &amp; Ogden, 1999; Weber &amp; Johnson, 2009)", "plainTextFormattedCitation" : "(Dougherty, Gettys, &amp; Ogden, 1999; E. U. Weber &amp; Johnson, 2009)", "previouslyFormattedCitation" : "(Dougherty, Gettys, &amp; Ogden, 1999; E. U. Weber &amp; Johnson, 2009)" }, "properties" : { "noteIndex" : 0 }, "schema" : "https://github.com/citation-style-language/schema/raw/master/csl-citation.json" }</w:instrText>
      </w:r>
      <w:r w:rsidR="001867B8">
        <w:fldChar w:fldCharType="separate"/>
      </w:r>
      <w:r w:rsidR="001867B8" w:rsidRPr="001867B8">
        <w:rPr>
          <w:noProof/>
        </w:rPr>
        <w:t>(Dougherty, Gettys, &amp; Ogden, 1999; Weber &amp; Johnson, 2009)</w:t>
      </w:r>
      <w:ins w:id="24" w:author="Ayse Zeynep Enkavi" w:date="2016-01-04T17:22:00Z">
        <w:r w:rsidR="001867B8">
          <w:fldChar w:fldCharType="end"/>
        </w:r>
      </w:ins>
      <w:r w:rsidR="008E219B" w:rsidRPr="005E3FBE">
        <w:t xml:space="preserve">.    </w:t>
      </w:r>
    </w:p>
    <w:p w14:paraId="682FB856" w14:textId="29EC07CA" w:rsidR="009441DE" w:rsidRDefault="00A61A20" w:rsidP="009441DE">
      <w:pPr>
        <w:pStyle w:val="BodyText"/>
      </w:pPr>
      <w:r w:rsidRPr="005E3FBE">
        <w:t>A long line of work</w:t>
      </w:r>
      <w:r w:rsidR="005E3FBE">
        <w:t xml:space="preserve"> in cognitive neuroscience</w:t>
      </w:r>
      <w:r w:rsidR="002C6AD1">
        <w:t xml:space="preserve"> </w:t>
      </w:r>
      <w:r w:rsidRPr="005E3FBE">
        <w:t>implicate</w:t>
      </w:r>
      <w:r w:rsidR="00013687" w:rsidRPr="005E3FBE">
        <w:t>s the medial temporal lobe (MTL) in relation to these memory processes</w:t>
      </w:r>
      <w:r w:rsidRPr="005E3FBE">
        <w:t xml:space="preserve"> </w:t>
      </w:r>
      <w:r w:rsidR="00994824">
        <w:fldChar w:fldCharType="begin" w:fldLock="1"/>
      </w:r>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r w:rsidR="00994824">
        <w:fldChar w:fldCharType="end"/>
      </w:r>
      <w:r w:rsidRPr="005E3FBE">
        <w:t>.</w:t>
      </w:r>
      <w:r w:rsidR="00013687" w:rsidRPr="005E3FBE">
        <w:t xml:space="preserve"> The involvement </w:t>
      </w:r>
      <w:r w:rsidR="005F47C6" w:rsidRPr="005E3FBE">
        <w:t xml:space="preserve">and interaction </w:t>
      </w:r>
      <w:r w:rsidR="00013687" w:rsidRPr="005E3FBE">
        <w:t xml:space="preserve">of </w:t>
      </w:r>
      <w:r w:rsidR="005F47C6" w:rsidRPr="005E3FBE">
        <w:t>the MTL</w:t>
      </w:r>
      <w:r w:rsidR="00AC36B4" w:rsidRPr="005E3FBE">
        <w:t xml:space="preserve"> </w:t>
      </w:r>
      <w:r w:rsidR="005F47C6" w:rsidRPr="005E3FBE">
        <w:t xml:space="preserve">with the value network, however, has only recently attracted attention. </w:t>
      </w:r>
      <w:r w:rsidR="005E3FBE" w:rsidRPr="005E3FBE">
        <w:t>Several studies now provide evidence for the involvem</w:t>
      </w:r>
      <w:r w:rsidR="00714D41">
        <w:t>ent of the hippocampus</w:t>
      </w:r>
      <w:ins w:id="25" w:author="Ayse Zeynep Enkavi" w:date="2016-01-04T16:42:00Z">
        <w:r w:rsidR="005321C5">
          <w:t xml:space="preserve"> (an MTL subcomponent)</w:t>
        </w:r>
      </w:ins>
      <w:r w:rsidR="00714D41">
        <w:t xml:space="preserve"> in value-</w:t>
      </w:r>
      <w:r w:rsidR="005E3FBE" w:rsidRPr="005E3FBE">
        <w:t>related decisions.</w:t>
      </w:r>
      <w:r w:rsidR="008E727F" w:rsidRPr="005E3FBE">
        <w:t xml:space="preserve"> </w:t>
      </w:r>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r w:rsidR="005E3FBE" w:rsidRPr="005E3FBE">
        <w:t xml:space="preserve"> </w:t>
      </w:r>
      <w:r w:rsidR="00037F0B" w:rsidRPr="002C6AD1">
        <w:t>show</w:t>
      </w:r>
      <w:r w:rsidR="005E3FBE" w:rsidRPr="002C6AD1">
        <w:t xml:space="preserve"> the </w:t>
      </w:r>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in the</w:t>
      </w:r>
      <w:r w:rsidR="007E61A2">
        <w:t xml:space="preserve"> value</w:t>
      </w:r>
      <w:r w:rsidR="001A70C8" w:rsidRPr="002C6AD1">
        <w:t xml:space="preserve"> </w:t>
      </w:r>
      <w:r w:rsidR="00037F0B" w:rsidRPr="002C6AD1">
        <w:t xml:space="preserve">transfer of rewarded stimuli by associative learning </w:t>
      </w:r>
      <w:r w:rsidR="005E3FBE" w:rsidRPr="002C6AD1">
        <w:t>that biases later decisions on non-rewarded stimuli</w:t>
      </w:r>
      <w:r w:rsidR="00F97A3F" w:rsidRPr="002C6AD1">
        <w:t>.</w:t>
      </w:r>
      <w:ins w:id="26" w:author="Ayse Zeynep Enkavi" w:date="2016-03-18T12:06:00Z">
        <w:r w:rsidR="00C74201">
          <w:t xml:space="preserve"> </w:t>
        </w:r>
      </w:ins>
      <w:ins w:id="27" w:author="Ayse Zeynep Enkavi" w:date="2016-01-04T16:44:00Z">
        <w:r w:rsidR="005321C5" w:rsidRPr="005E3FBE">
          <w:fldChar w:fldCharType="begin" w:fldLock="1"/>
        </w:r>
      </w:ins>
      <w:r w:rsidR="00590027">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manualFormatting" : "Barron, Dolan, and Behrens (2013)", "plainTextFormattedCitation" : "(Barron, Dolan, &amp; Behrens, 2013)", "previouslyFormattedCitation" : "(Barron, Dolan, &amp; Behrens, 2013)" }, "properties" : { "noteIndex" : 0 }, "schema" : "https://github.com/citation-style-language/schema/raw/master/csl-citation.json" }</w:instrText>
      </w:r>
      <w:ins w:id="28" w:author="Ayse Zeynep Enkavi" w:date="2016-01-04T16:44:00Z">
        <w:r w:rsidR="005321C5" w:rsidRPr="005E3FBE">
          <w:fldChar w:fldCharType="separate"/>
        </w:r>
        <w:r w:rsidR="005321C5">
          <w:rPr>
            <w:noProof/>
          </w:rPr>
          <w:t>Barron, Dolan, and Behrens</w:t>
        </w:r>
        <w:r w:rsidR="005321C5" w:rsidRPr="005E3FBE">
          <w:rPr>
            <w:noProof/>
          </w:rPr>
          <w:t xml:space="preserve"> </w:t>
        </w:r>
        <w:r w:rsidR="005321C5">
          <w:rPr>
            <w:noProof/>
          </w:rPr>
          <w:t>(</w:t>
        </w:r>
        <w:r w:rsidR="005321C5" w:rsidRPr="005E3FBE">
          <w:rPr>
            <w:noProof/>
          </w:rPr>
          <w:t>2013)</w:t>
        </w:r>
        <w:r w:rsidR="005321C5" w:rsidRPr="005E3FBE">
          <w:fldChar w:fldCharType="end"/>
        </w:r>
        <w:r w:rsidR="005321C5">
          <w:t xml:space="preserve"> </w:t>
        </w:r>
      </w:ins>
      <w:r w:rsidR="007E61A2">
        <w:t>highlight</w:t>
      </w:r>
      <w:r w:rsidR="00BC6BB4" w:rsidRPr="005E3FBE">
        <w:t xml:space="preserve"> </w:t>
      </w:r>
      <w:r w:rsidR="00CE69A6" w:rsidRPr="005E3FBE">
        <w:t xml:space="preserve">the involvement of the </w:t>
      </w:r>
      <w:r w:rsidR="00BC6BB4" w:rsidRPr="005E3FBE">
        <w:t>MTL</w:t>
      </w:r>
      <w:r w:rsidR="00CE69A6" w:rsidRPr="005E3FBE">
        <w:t xml:space="preserve"> in preference</w:t>
      </w:r>
      <w:r w:rsidR="00745B56">
        <w:t xml:space="preserve"> construction</w:t>
      </w:r>
      <w:r w:rsidR="002C6AD1">
        <w:t xml:space="preserve"> by showing activity in the hippocampus, in addition to medial prefrontal cortex</w:t>
      </w:r>
      <w:r w:rsidR="00265ECE">
        <w:t>,</w:t>
      </w:r>
      <w:r w:rsidR="00CE69A6" w:rsidRPr="005E3FBE">
        <w:t xml:space="preserve"> </w:t>
      </w:r>
      <w:r w:rsidR="002C6AD1">
        <w:t>w</w:t>
      </w:r>
      <w:r w:rsidR="00CE69A6" w:rsidRPr="005E3FBE">
        <w:t>hen</w:t>
      </w:r>
      <w:r w:rsidR="002C6AD1">
        <w:t xml:space="preserve"> subjects were asked to</w:t>
      </w:r>
      <w:r w:rsidR="00CE69A6" w:rsidRPr="005E3FBE">
        <w:t xml:space="preserve"> </w:t>
      </w:r>
      <w:r w:rsidR="002C6AD1">
        <w:t xml:space="preserve">indicate </w:t>
      </w:r>
      <w:r w:rsidR="00773BC4" w:rsidRPr="005E3FBE">
        <w:t xml:space="preserve">preferences </w:t>
      </w:r>
      <w:r w:rsidR="00CE69A6" w:rsidRPr="005E3FBE">
        <w:t xml:space="preserve">for novel food items </w:t>
      </w:r>
      <w:r w:rsidR="00773BC4" w:rsidRPr="005E3FBE">
        <w:t>based on</w:t>
      </w:r>
      <w:r w:rsidR="00BC6BB4" w:rsidRPr="005E3FBE">
        <w:t xml:space="preserve"> familiar, </w:t>
      </w:r>
      <w:r w:rsidR="002C6AD1">
        <w:t xml:space="preserve">but </w:t>
      </w:r>
      <w:r w:rsidR="00BC6BB4" w:rsidRPr="005E3FBE">
        <w:t>previously uncombined tastes</w:t>
      </w:r>
      <w:ins w:id="29" w:author="Ayse Zeynep Enkavi" w:date="2016-01-04T16:44:00Z">
        <w:r w:rsidR="005321C5">
          <w:t>.</w:t>
        </w:r>
      </w:ins>
      <w:r w:rsidR="00714D41">
        <w:t xml:space="preserve"> </w:t>
      </w:r>
      <w:proofErr w:type="spellStart"/>
      <w:ins w:id="30" w:author="Ayse Zeynep Enkavi" w:date="2016-03-18T12:05:00Z">
        <w:r w:rsidR="00C74201">
          <w:t>Gluth</w:t>
        </w:r>
        <w:proofErr w:type="spellEnd"/>
        <w:r w:rsidR="00C74201">
          <w:t xml:space="preserve"> et al. (2015) </w:t>
        </w:r>
      </w:ins>
      <w:ins w:id="31" w:author="Ayse Zeynep Enkavi" w:date="2016-03-18T12:06:00Z">
        <w:r w:rsidR="00C74201">
          <w:t xml:space="preserve">show </w:t>
        </w:r>
      </w:ins>
      <w:ins w:id="32" w:author="Ayse Zeynep Enkavi" w:date="2016-03-18T12:11:00Z">
        <w:r w:rsidR="00C74201">
          <w:t xml:space="preserve">that choices are limited by memory constraints and </w:t>
        </w:r>
      </w:ins>
      <w:ins w:id="33" w:author="Ayse Zeynep Enkavi" w:date="2016-03-18T12:12:00Z">
        <w:r w:rsidR="00C74201">
          <w:t xml:space="preserve">this memory effect is associated with </w:t>
        </w:r>
      </w:ins>
      <w:ins w:id="34" w:author="Ayse Zeynep Enkavi" w:date="2016-03-18T12:13:00Z">
        <w:r w:rsidR="00C74201">
          <w:t xml:space="preserve">functional </w:t>
        </w:r>
      </w:ins>
      <w:ins w:id="35" w:author="Ayse Zeynep Enkavi" w:date="2016-03-18T12:12:00Z">
        <w:r w:rsidR="00C74201">
          <w:t>connectivity between</w:t>
        </w:r>
      </w:ins>
      <w:ins w:id="36" w:author="Ayse Zeynep Enkavi" w:date="2016-03-18T12:13:00Z">
        <w:r w:rsidR="00C74201">
          <w:t xml:space="preserve"> the hippocampus and </w:t>
        </w:r>
        <w:proofErr w:type="spellStart"/>
        <w:r w:rsidR="00C74201">
          <w:t>vmPFC</w:t>
        </w:r>
        <w:proofErr w:type="spellEnd"/>
        <w:r w:rsidR="00C74201">
          <w:t xml:space="preserve"> </w:t>
        </w:r>
      </w:ins>
      <w:ins w:id="37" w:author="Ayse Zeynep Enkavi" w:date="2016-03-18T12:17:00Z">
        <w:r w:rsidR="00C74201">
          <w:fldChar w:fldCharType="begin" w:fldLock="1"/>
        </w:r>
      </w:ins>
      <w:r w:rsidR="00162F13">
        <w:instrText>ADDIN CSL_CITATION { "citationItems" : [ { "id" : "ITEM-1", "itemData" : { "DOI" : "10.1016/j.neuron.2015.04.023", "ISSN" : "10974199", "PMID" : "25996135", "abstract" : "Although many preferential choices in everyday life require remembering relevant information, the interplay of neural systems mediating decisions and memory has rarely been studied. We addressed this question by combining a task, in which choice options had to be retrieved from memory, with cognitive modeling and fMRI. We found that memory-guided decisions are captured by established process models of choice (sequential sampling models) but constrained by forgetting. People are biased toward remembered options and reject them only ifthey are very unattractive. Using a Bayesian modeling approach, we determined the posterior probability that options were remembered given the observed choices. This probability correlated with hippocampal activation during encoding. During decision making, the bias toward remembered options was linked to increased connectivity between hippocampus and ventromedial prefrontal cortex. Our results provide insights into the dependency of decisions on memory constraints and show that memory-related activation can be inferred from decisions.", "author" : [ { "dropping-particle" : "", "family" : "Gluth", "given" : "Sebastian", "non-dropping-particle" : "", "parse-names" : false, "suffix" : "" }, { "dropping-particle" : "", "family" : "Sommer", "given" : "Tobias", "non-dropping-particle" : "", "parse-names" : false, "suffix" : "" }, { "dropping-particle" : "", "family" : "Rieskamp", "given" : "J\u00f6rg", "non-dropping-particle" : "", "parse-names" : false, "suffix" : "" }, { "dropping-particle" : "", "family" : "B\u00fcchel", "given" : "Christian", "non-dropping-particle" : "", "parse-names" : false, "suffix" : "" } ], "container-title" : "Neuron", "id" : "ITEM-1", "issue" : "4", "issued" : { "date-parts" : [ [ "2015" ] ] }, "page" : "1078-1090", "title" : "Effective Connectivity between Hippocampus and Ventromedial Prefrontal Cortex Controls Preferential Choices from Memory", "type" : "article-journal", "volume" : "86" }, "uris" : [ "http://www.mendeley.com/documents/?uuid=856a6a15-9e7e-478d-8488-e78ce86d08e9" ] } ], "mendeley" : { "formattedCitation" : "(Gluth, Sommer, Rieskamp, &amp; B\u00fcchel, 2015)", "plainTextFormattedCitation" : "(Gluth, Sommer, Rieskamp, &amp; B\u00fcchel, 2015)", "previouslyFormattedCitation" : "(Gluth, Sommer, Rieskamp, &amp; B\u00fcchel, 2015)" }, "properties" : { "noteIndex" : 0 }, "schema" : "https://github.com/citation-style-language/schema/raw/master/csl-citation.json" }</w:instrText>
      </w:r>
      <w:r w:rsidR="00C74201">
        <w:fldChar w:fldCharType="separate"/>
      </w:r>
      <w:r w:rsidR="00C74201" w:rsidRPr="00C74201">
        <w:rPr>
          <w:noProof/>
        </w:rPr>
        <w:t>(Gluth, Sommer, Rieskamp, &amp; Büchel, 2015)</w:t>
      </w:r>
      <w:ins w:id="38" w:author="Ayse Zeynep Enkavi" w:date="2016-03-18T12:17:00Z">
        <w:r w:rsidR="00C74201">
          <w:fldChar w:fldCharType="end"/>
        </w:r>
        <w:r w:rsidR="00C74201">
          <w:t xml:space="preserve">. </w:t>
        </w:r>
      </w:ins>
      <w:r w:rsidR="00BC777F">
        <w:t xml:space="preserve">Other work </w:t>
      </w:r>
      <w:r w:rsidR="00192E15">
        <w:t xml:space="preserve">motivated by the hippocampus’ involvement in imagining future experiences in addition to past ones </w:t>
      </w:r>
      <w:ins w:id="39" w:author="Ayse Zeynep Enkavi" w:date="2016-03-18T12:46:00Z">
        <w:r w:rsidR="00162F13">
          <w:fldChar w:fldCharType="begin" w:fldLock="1"/>
        </w:r>
      </w:ins>
      <w:r w:rsidR="00162F13">
        <w:instrText>ADDIN CSL_CITATION { "citationItems" : [ { "id" : "ITEM-1",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1", "issue" : "5", "issued" : { "date-parts" : [ [ "2007", "1", "30" ] ] }, "page" : "1726-31", "title" : "Patients with hippocampal amnesia cannot imagine new experiences.", "type" : "article-journal", "volume" : "104" }, "uris" : [ "http://www.mendeley.com/documents/?uuid=41af2754-053a-4578-bac2-d13bdc278613" ] }, { "id" : "ITEM-2", "itemData" : { "DOI" : "10.1080/08995600802554748", "ISBN" : "1471-003X (Print)\\n1471-003X (Linking)", "ISSN" : "0899-5605", "PMID" : "17700624", "abstract" : "A rapidly growing number of recent studies show that imagining the future depends on much of the same neural machinery that is needed for remembering the past. These findings have led to the concept of the prospective brain; an idea that a crucial function of the brain is to use stored information to imagine, simulate and predict possible future events. We suggest that processes such as memory can be productively re-conceptualized in light of this idea.", "author" : [ { "dropping-particle" : "", "family" : "Schacter", "given" : "Daniel L", "non-dropping-particle" : "", "parse-names" : false, "suffix" : "" }, { "dropping-particle" : "", "family" : "Addis", "given" : "Donna Rose", "non-dropping-particle" : "", "parse-names" : false, "suffix" : "" }, { "dropping-particle" : "", "family" : "Buckner", "given" : "Randy L", "non-dropping-particle" : "", "parse-names" : false, "suffix" : "" } ], "container-title" : "Nature reviews. Neuroscience", "id" : "ITEM-2", "issue" : "9", "issued" : { "date-parts" : [ [ "2007" ] ] }, "page" : "657-661", "title" : "Remembering the past to imagine the future: the prospective brain.", "type" : "article-journal", "volume" : "8" }, "uris" : [ "http://www.mendeley.com/documents/?uuid=8119a589-47a6-4a90-adf6-8893904f5ac2" ] } ], "mendeley" : { "formattedCitation" : "(Hassabis, Kumaran, Vann, &amp; Maguire, 2007; Schacter, Addis, &amp; Buckner, 2007)", "plainTextFormattedCitation" : "(Hassabis, Kumaran, Vann, &amp; Maguire, 2007; Schacter, Addis, &amp; Buckner, 2007)" }, "properties" : { "noteIndex" : 0 }, "schema" : "https://github.com/citation-style-language/schema/raw/master/csl-citation.json" }</w:instrText>
      </w:r>
      <w:r w:rsidR="00162F13">
        <w:fldChar w:fldCharType="separate"/>
      </w:r>
      <w:r w:rsidR="00162F13" w:rsidRPr="00162F13">
        <w:rPr>
          <w:noProof/>
        </w:rPr>
        <w:t>(Hassabis, Kumaran, Vann, &amp; Maguire, 2007; Schacter, Addis, &amp; Buckner, 2007)</w:t>
      </w:r>
      <w:ins w:id="40" w:author="Ayse Zeynep Enkavi" w:date="2016-03-18T12:46:00Z">
        <w:r w:rsidR="00162F13">
          <w:fldChar w:fldCharType="end"/>
        </w:r>
      </w:ins>
      <w:r w:rsidR="00192E15">
        <w:t xml:space="preserve"> investigated its role in value-related decisions across time</w:t>
      </w:r>
      <w:r w:rsidR="00265ECE">
        <w:t>: W</w:t>
      </w:r>
      <w:r w:rsidR="00143241">
        <w:t>hen participants were asked to imagine future events</w:t>
      </w:r>
      <w:r w:rsidR="00745B56">
        <w:t>,</w:t>
      </w:r>
      <w:r w:rsidR="00143241">
        <w:t xml:space="preserve"> stronger activity in a set of brain regions including the hippocampus</w:t>
      </w:r>
      <w:r w:rsidR="00C61B75">
        <w:t xml:space="preserve"> wa</w:t>
      </w:r>
      <w:r w:rsidR="00143241">
        <w:t xml:space="preserve">s associated with </w:t>
      </w:r>
      <w:r w:rsidR="00200D50">
        <w:t>more patient choices</w:t>
      </w:r>
      <w:r w:rsidR="00143241">
        <w:t xml:space="preserve"> </w:t>
      </w:r>
      <w:ins w:id="41" w:author="Ayse Zeynep Enkavi" w:date="2016-01-04T17:19:00Z">
        <w:r w:rsidR="001867B8">
          <w:fldChar w:fldCharType="begin" w:fldLock="1"/>
        </w:r>
      </w:ins>
      <w:r w:rsidR="001867B8">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Peters &amp; B\u00fcchel, 2010)", "plainTextFormattedCitation" : "(Peters &amp; B\u00fcchel, 2010)", "previouslyFormattedCitation" : "(Peters &amp; B\u00fcchel, 2010)" }, "properties" : { "noteIndex" : 0 }, "schema" : "https://github.com/citation-style-language/schema/raw/master/csl-citation.json" }</w:instrText>
      </w:r>
      <w:r w:rsidR="001867B8">
        <w:fldChar w:fldCharType="separate"/>
      </w:r>
      <w:r w:rsidR="001867B8" w:rsidRPr="001867B8">
        <w:rPr>
          <w:noProof/>
        </w:rPr>
        <w:t>(Peters &amp; Büchel, 2010)</w:t>
      </w:r>
      <w:ins w:id="42" w:author="Ayse Zeynep Enkavi" w:date="2016-01-04T17:19:00Z">
        <w:r w:rsidR="001867B8">
          <w:fldChar w:fldCharType="end"/>
        </w:r>
      </w:ins>
      <w:r w:rsidR="00200D50">
        <w:t>.</w:t>
      </w:r>
      <w:r w:rsidR="00581549">
        <w:t xml:space="preserve"> </w:t>
      </w:r>
    </w:p>
    <w:p w14:paraId="09BFB920" w14:textId="24BA1666" w:rsidR="00B314A4" w:rsidRDefault="001D7848" w:rsidP="00FB23A8">
      <w:pPr>
        <w:pStyle w:val="BodyText"/>
      </w:pPr>
      <w:r>
        <w:t>Though these studies suggest the involvement of the hippocampus and memory processes in value-related decision-making</w:t>
      </w:r>
      <w:r w:rsidR="00745B56">
        <w:t>,</w:t>
      </w:r>
      <w:r>
        <w:t xml:space="preserve"> they do not provide</w:t>
      </w:r>
      <w:r w:rsidR="005E3FBE" w:rsidRPr="005E3FBE">
        <w:t xml:space="preserve"> conclusive evidence </w:t>
      </w:r>
      <w:ins w:id="43" w:author="Eric J. Johnson" w:date="2016-01-08T10:19:00Z">
        <w:r w:rsidR="00FE11A6">
          <w:t>for</w:t>
        </w:r>
        <w:r w:rsidR="00FE11A6" w:rsidRPr="005E3FBE">
          <w:t xml:space="preserve"> </w:t>
        </w:r>
      </w:ins>
      <w:r w:rsidR="005E3FBE" w:rsidRPr="005E3FBE">
        <w:t xml:space="preserve">the necessity of these regions and </w:t>
      </w:r>
      <w:r>
        <w:t>related</w:t>
      </w:r>
      <w:r w:rsidR="005E3FBE" w:rsidRPr="005E3FBE">
        <w:t xml:space="preserve"> cognitive processes.</w:t>
      </w:r>
      <w:r w:rsidR="009441DE">
        <w:t xml:space="preserve"> </w:t>
      </w:r>
      <w:r w:rsidR="0038230E">
        <w:t>Such evidence</w:t>
      </w:r>
      <w:r w:rsidR="000E267C">
        <w:t xml:space="preserve"> requires comparing value-related decision-</w:t>
      </w:r>
      <w:r w:rsidR="0038230E">
        <w:t>making abilities in the absence or impairment</w:t>
      </w:r>
      <w:r w:rsidR="00F835BF">
        <w:t xml:space="preserve"> of relevant brain regions. </w:t>
      </w:r>
      <w:r w:rsidR="00B314A4">
        <w:t>Such d</w:t>
      </w:r>
      <w:r w:rsidR="00F835BF">
        <w:t xml:space="preserve">ifferences </w:t>
      </w:r>
      <w:r w:rsidR="0038230E">
        <w:t>would s</w:t>
      </w:r>
      <w:r>
        <w:t>ubstantiate</w:t>
      </w:r>
      <w:r w:rsidR="0038230E">
        <w:t xml:space="preserve"> </w:t>
      </w:r>
      <w:r>
        <w:t>psychological models of decision-making involving memory processes and extend our understanding of the value network in the brain by</w:t>
      </w:r>
      <w:r w:rsidR="0038230E">
        <w:t xml:space="preserve"> </w:t>
      </w:r>
      <w:r>
        <w:t xml:space="preserve">providing </w:t>
      </w:r>
      <w:ins w:id="44" w:author="Eric J. Johnson" w:date="2016-01-08T10:20:00Z">
        <w:r w:rsidR="00FE11A6">
          <w:t xml:space="preserve">clues to the origins of </w:t>
        </w:r>
      </w:ins>
      <w:r>
        <w:t>value signals for complex options</w:t>
      </w:r>
      <w:r w:rsidR="00B314A4">
        <w:t>.</w:t>
      </w:r>
      <w:ins w:id="45" w:author="Eric J. Johnson" w:date="2016-01-08T10:20:00Z">
        <w:r w:rsidR="00FE11A6">
          <w:t xml:space="preserve"> S</w:t>
        </w:r>
      </w:ins>
      <w:r w:rsidR="0038230E">
        <w:t>uch evidence</w:t>
      </w:r>
      <w:r w:rsidR="00BC3829">
        <w:t xml:space="preserve"> established the </w:t>
      </w:r>
      <w:r w:rsidR="00AC5EF9">
        <w:t>necessity</w:t>
      </w:r>
      <w:r w:rsidR="00BC3829">
        <w:t xml:space="preserve"> of ventromedial frontal regions</w:t>
      </w:r>
      <w:r w:rsidR="00650854">
        <w:t xml:space="preserve">, now considered </w:t>
      </w:r>
      <w:ins w:id="46" w:author="Ayse Zeynep Enkavi" w:date="2016-01-04T17:35:00Z">
        <w:r w:rsidR="0011212A">
          <w:t>crucial</w:t>
        </w:r>
      </w:ins>
      <w:r w:rsidR="00650854">
        <w:t xml:space="preserve"> in the value network,</w:t>
      </w:r>
      <w:r w:rsidR="00C97CD8">
        <w:t xml:space="preserve"> in representing value</w:t>
      </w:r>
      <w:r w:rsidR="006B42E9">
        <w:t xml:space="preserve">: </w:t>
      </w:r>
      <w:r w:rsidR="00FB74A0">
        <w:t>Patients with damage in</w:t>
      </w:r>
      <w:r w:rsidR="00236A08">
        <w:t xml:space="preserve"> these areas performed poorly</w:t>
      </w:r>
      <w:r w:rsidR="00FB74A0">
        <w:t xml:space="preserve"> </w:t>
      </w:r>
      <w:r w:rsidR="00236A08">
        <w:t>in</w:t>
      </w:r>
      <w:r w:rsidR="00FB74A0">
        <w:t xml:space="preserve"> value-related decisions </w:t>
      </w:r>
      <w:r w:rsidR="004347C0">
        <w:t>compared both to healthy controls</w:t>
      </w:r>
      <w:r w:rsidR="004E6A78">
        <w:t>,</w:t>
      </w:r>
      <w:r w:rsidR="004347C0">
        <w:t xml:space="preserve"> as well as</w:t>
      </w:r>
      <w:r w:rsidR="00FB74A0">
        <w:t xml:space="preserve"> patients with lesions elsewhere in the frontal cortex</w:t>
      </w:r>
      <w:r w:rsidR="006B42E9">
        <w:t xml:space="preserve"> </w:t>
      </w:r>
      <w:r w:rsidR="00994824">
        <w:fldChar w:fldCharType="begin" w:fldLock="1"/>
      </w:r>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r w:rsidR="00994824">
        <w:fldChar w:fldCharType="end"/>
      </w:r>
      <w:r w:rsidR="006B42E9">
        <w:t>.</w:t>
      </w:r>
      <w:r w:rsidR="005E3FBE" w:rsidRPr="005E3FBE">
        <w:t xml:space="preserve"> </w:t>
      </w:r>
    </w:p>
    <w:p w14:paraId="1B2DBA19" w14:textId="4FAFA5AA" w:rsidR="002E2717" w:rsidRDefault="00773ACC" w:rsidP="00A75602">
      <w:pPr>
        <w:pStyle w:val="BodyText"/>
      </w:pPr>
      <w:ins w:id="47" w:author="Eric J. Johnson" w:date="2016-01-08T10:22:00Z">
        <w:r>
          <w:t xml:space="preserve">Given </w:t>
        </w:r>
      </w:ins>
      <w:r w:rsidR="00FB23A8">
        <w:t>these findings</w:t>
      </w:r>
      <w:r w:rsidR="00D82CB3">
        <w:t>,</w:t>
      </w:r>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r w:rsidR="004E6A78">
        <w:t>making consistent value-based decisions</w:t>
      </w:r>
      <w:r w:rsidR="00CD5447" w:rsidRPr="005E3FBE">
        <w:t>.</w:t>
      </w:r>
      <w:r w:rsidR="00FB23A8">
        <w:t xml:space="preserve"> </w:t>
      </w:r>
      <w:r w:rsidR="000072DF" w:rsidRPr="005E3FBE">
        <w:t xml:space="preserve">We </w:t>
      </w:r>
      <w:r w:rsidR="001A70C8" w:rsidRPr="005E3FBE">
        <w:t xml:space="preserve">test this </w:t>
      </w:r>
      <w:r w:rsidR="000072DF" w:rsidRPr="005E3FBE">
        <w:t>with</w:t>
      </w:r>
      <w:r w:rsidR="000E2D96" w:rsidRPr="005E3FBE">
        <w:t xml:space="preserve"> </w:t>
      </w:r>
      <w:r w:rsidR="001A70C8" w:rsidRPr="005E3FBE">
        <w:t xml:space="preserve">a series of </w:t>
      </w:r>
      <w:r w:rsidR="00054516" w:rsidRPr="005E3FBE">
        <w:t xml:space="preserve">binary choices among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000072DF" w:rsidRPr="005E3FBE">
        <w:t>t</w:t>
      </w:r>
      <w:r w:rsidR="00773BC4" w:rsidRPr="005E3FBE">
        <w:t>ivity</w:t>
      </w:r>
      <w:r w:rsidR="000E2D96" w:rsidRPr="005E3FBE">
        <w:t xml:space="preserve">, </w:t>
      </w:r>
      <w:r w:rsidR="000072DF" w:rsidRPr="005E3FBE">
        <w:t>the degree</w:t>
      </w:r>
      <w:ins w:id="48" w:author="Ayse Zeynep Enkavi" w:date="2016-03-18T12:51:00Z">
        <w:r w:rsidR="00D04E95">
          <w:t xml:space="preserve"> to which</w:t>
        </w:r>
      </w:ins>
      <w:r w:rsidR="000072DF" w:rsidRPr="005E3FBE">
        <w:t xml:space="preserve"> </w:t>
      </w:r>
      <w:ins w:id="49" w:author="Ayse Zeynep Enkavi" w:date="2016-01-04T17:36:00Z">
        <w:r w:rsidR="0011212A">
          <w:t>preferences are internally</w:t>
        </w:r>
      </w:ins>
      <w:r w:rsidR="000E2D96" w:rsidRPr="005E3FBE">
        <w:t xml:space="preserve"> consistent.</w:t>
      </w:r>
      <w:r w:rsidR="004E6A78">
        <w:t xml:space="preserve"> </w:t>
      </w:r>
      <w:r w:rsidR="00FB23A8">
        <w:t>I</w:t>
      </w:r>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ins w:id="50" w:author="Ayse Zeynep Enkavi" w:date="2016-03-18T13:08:00Z">
        <w:r w:rsidR="004D73B6">
          <w:t>E</w:t>
        </w:r>
      </w:ins>
      <w:r w:rsidR="000E2D96" w:rsidRPr="005E3FBE">
        <w:t xml:space="preserve">arly </w:t>
      </w:r>
      <w:r w:rsidR="00773BC4" w:rsidRPr="005E3FBE">
        <w:t xml:space="preserve">empirical </w:t>
      </w:r>
      <w:r w:rsidR="000E2D96" w:rsidRPr="005E3FBE">
        <w:t xml:space="preserve">work </w:t>
      </w:r>
      <w:ins w:id="51" w:author="Ayse Zeynep Enkavi" w:date="2016-03-18T13:07:00Z">
        <w:r w:rsidR="004D73B6">
          <w:t xml:space="preserve">investigated violations of transitivity </w:t>
        </w:r>
      </w:ins>
      <w:r w:rsidR="000E2D96" w:rsidRPr="005E3FBE">
        <w:t xml:space="preserve">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r w:rsidR="00FB23A8">
        <w:t>decision</w:t>
      </w:r>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r w:rsidR="004E6A78">
        <w:t>choices</w:t>
      </w:r>
      <w:r w:rsidR="004E6A78" w:rsidRPr="005E3FBE">
        <w:t xml:space="preserve"> </w:t>
      </w:r>
      <w:r w:rsidR="00CD5447" w:rsidRPr="005E3FBE">
        <w:t xml:space="preserve">is embraced as a desirable </w:t>
      </w:r>
      <w:r w:rsidR="00274510" w:rsidRPr="005E3FBE">
        <w:t>property of a choice proces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r w:rsidR="00994824">
        <w:t xml:space="preserve"> </w:t>
      </w:r>
      <w:r w:rsidR="00597354" w:rsidRPr="005E3FBE">
        <w:t>We include</w:t>
      </w:r>
      <w:r w:rsidR="00527F5C" w:rsidRPr="005E3FBE">
        <w:t>d</w:t>
      </w:r>
      <w:ins w:id="52" w:author="Eric J. Johnson" w:date="2016-01-08T10:22:00Z">
        <w:r>
          <w:t xml:space="preserve">, as a control, </w:t>
        </w:r>
      </w:ins>
      <w:r w:rsidR="00597354" w:rsidRPr="005E3FBE">
        <w:t xml:space="preserve">a </w:t>
      </w:r>
      <w:r w:rsidR="00AE05BF">
        <w:t xml:space="preserve">pairwise </w:t>
      </w:r>
      <w:r w:rsidR="00597354" w:rsidRPr="005E3FBE">
        <w:t>judgment</w:t>
      </w:r>
      <w:r w:rsidR="00AE05BF">
        <w:t xml:space="preserve"> task</w:t>
      </w:r>
      <w:r w:rsidR="00597354" w:rsidRPr="005E3FBE">
        <w:t xml:space="preserve">,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w:t>
      </w:r>
      <w:r w:rsidR="00A61D76">
        <w:t xml:space="preserve">This is similar to the protocols used to establish the necessary role of the </w:t>
      </w:r>
      <w:proofErr w:type="spellStart"/>
      <w:r w:rsidR="00A61D76">
        <w:t>vmPFC</w:t>
      </w:r>
      <w:proofErr w:type="spellEnd"/>
      <w:r w:rsidR="00A61D76">
        <w:t xml:space="preserve"> in value-related decisions </w:t>
      </w:r>
      <w:r w:rsidR="007E35AE">
        <w:fldChar w:fldCharType="begin" w:fldLock="1"/>
      </w:r>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r w:rsidR="007E35AE">
        <w:fldChar w:fldCharType="end"/>
      </w:r>
      <w:r w:rsidR="00A61D76">
        <w:t xml:space="preserve">. Thus, selective differences </w:t>
      </w:r>
      <w:r w:rsidR="00265ECE">
        <w:t>in patients with MTL damage</w:t>
      </w:r>
      <w:r w:rsidR="00A61D76">
        <w:t xml:space="preserve"> in </w:t>
      </w:r>
      <w:r w:rsidR="007E666D">
        <w:t>value-based choices</w:t>
      </w:r>
      <w:r w:rsidR="00A61D76">
        <w:t xml:space="preserve"> compared to </w:t>
      </w:r>
      <w:r w:rsidR="007E666D">
        <w:t>numerical</w:t>
      </w:r>
      <w:r w:rsidR="00A61D76">
        <w:t xml:space="preserve"> decisions should provide strong evidence for the </w:t>
      </w:r>
      <w:r w:rsidR="00265ECE">
        <w:t xml:space="preserve">involvement of the </w:t>
      </w:r>
      <w:r w:rsidR="007E666D">
        <w:t>hippocampus, and thereby mnemonic</w:t>
      </w:r>
      <w:r w:rsidR="00A61D76">
        <w:t xml:space="preserve"> processes in value-based decision-making.</w:t>
      </w:r>
      <w:r w:rsidR="00527F5C" w:rsidRPr="005E3FBE">
        <w:t xml:space="preserve"> </w:t>
      </w:r>
    </w:p>
    <w:p w14:paraId="444910C5" w14:textId="5E30B4E4" w:rsidR="00CF48E6" w:rsidRDefault="00AE05BF" w:rsidP="00E6065B">
      <w:r>
        <w:t>T</w:t>
      </w:r>
      <w:r w:rsidR="00175E0B">
        <w:t xml:space="preserve">wo </w:t>
      </w:r>
      <w:r w:rsidR="00631484">
        <w:t>conceptual clarifications</w:t>
      </w:r>
      <w:r>
        <w:t xml:space="preserve"> are in order</w:t>
      </w:r>
      <w:r w:rsidR="00691BB9">
        <w:t>.</w:t>
      </w:r>
      <w:r w:rsidR="00631484">
        <w:t xml:space="preserve"> </w:t>
      </w:r>
      <w:r w:rsidR="00175E0B">
        <w:t>Our central</w:t>
      </w:r>
      <w:r w:rsidR="00631484">
        <w:t xml:space="preserve"> </w:t>
      </w:r>
      <w:r w:rsidR="00635059">
        <w:t>dependent measure</w:t>
      </w:r>
      <w:r w:rsidR="00175E0B">
        <w:t>, the frequency of intransi</w:t>
      </w:r>
      <w:r>
        <w:t>tive</w:t>
      </w:r>
      <w:r w:rsidR="00175E0B">
        <w:t xml:space="preserve"> preferences has been used </w:t>
      </w:r>
      <w:r>
        <w:t xml:space="preserve">before </w:t>
      </w:r>
      <w:r w:rsidR="00175E0B">
        <w:t xml:space="preserve">to </w:t>
      </w:r>
      <w:r>
        <w:t>examine</w:t>
      </w:r>
      <w:r w:rsidR="00175E0B">
        <w:t xml:space="preserve"> </w:t>
      </w:r>
      <w:r w:rsidR="00175E0B" w:rsidRPr="005E3FBE">
        <w:t xml:space="preserve">the inability of decision makers to produce a stable representation of the value </w:t>
      </w:r>
      <w:r>
        <w:t>of choice</w:t>
      </w:r>
      <w:r w:rsidR="00175E0B" w:rsidRPr="005E3FBE">
        <w:t xml:space="preserve"> options</w:t>
      </w:r>
      <w:r>
        <w:t xml:space="preserve">, </w:t>
      </w:r>
      <w:r w:rsidR="00175E0B">
        <w:t xml:space="preserve">with other patient groups </w:t>
      </w:r>
      <w:r w:rsidR="00175E0B">
        <w:fldChar w:fldCharType="begin" w:fldLock="1"/>
      </w:r>
      <w:r w:rsidR="00175E0B">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rsidR="00175E0B">
        <w:fldChar w:fldCharType="separate"/>
      </w:r>
      <w:r w:rsidR="00175E0B" w:rsidRPr="007E35AE">
        <w:rPr>
          <w:noProof/>
        </w:rPr>
        <w:t>(Camille et al., 2011; Fellows &amp; Farah, 2007)</w:t>
      </w:r>
      <w:r w:rsidR="00175E0B">
        <w:fldChar w:fldCharType="end"/>
      </w:r>
      <w:r w:rsidR="00175E0B" w:rsidRPr="005E3FBE">
        <w:t>.</w:t>
      </w:r>
      <w:r w:rsidR="00691BB9">
        <w:t xml:space="preserve"> Earl</w:t>
      </w:r>
      <w:r w:rsidR="00732CE7">
        <w:t>ier</w:t>
      </w:r>
      <w:r w:rsidR="00691BB9">
        <w:t xml:space="preserve"> work</w:t>
      </w:r>
      <w:r>
        <w:t xml:space="preserve">, however, </w:t>
      </w:r>
      <w:r w:rsidR="00691BB9">
        <w:t xml:space="preserve">using </w:t>
      </w:r>
      <w:r w:rsidR="00732CE7">
        <w:t>choice</w:t>
      </w:r>
      <w:r w:rsidR="00691BB9">
        <w:t xml:space="preserve"> intransitivity as a dependent measure</w:t>
      </w:r>
      <w:r w:rsidR="00265ECE">
        <w:t xml:space="preserve"> </w:t>
      </w:r>
      <w:r>
        <w:t xml:space="preserve">did so </w:t>
      </w:r>
      <w:r w:rsidR="00175E0B">
        <w:t xml:space="preserve">to identify </w:t>
      </w:r>
      <w:r w:rsidR="00C75384" w:rsidRPr="005E3FBE">
        <w:t>choice heuristics incompatible with utility maximization</w:t>
      </w:r>
      <w:r w:rsidR="001F3831" w:rsidRPr="005E3FBE">
        <w:t xml:space="preserve"> </w:t>
      </w:r>
      <w:r w:rsidR="007E35AE">
        <w:fldChar w:fldCharType="begin" w:fldLock="1"/>
      </w:r>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r w:rsidR="007E35AE">
        <w:fldChar w:fldCharType="end"/>
      </w:r>
      <w:r w:rsidR="00691BB9">
        <w:t xml:space="preserve">. This </w:t>
      </w:r>
      <w:r w:rsidR="00175E0B">
        <w:t xml:space="preserve">resulted in </w:t>
      </w:r>
      <w:r w:rsidR="00691BB9">
        <w:t xml:space="preserve">a debate on the correct probabilistic model of transitivity that would account for errors in experimental data </w:t>
      </w:r>
      <w:r w:rsidR="00175E0B">
        <w:t>and whether that was evidence for a particular mechanis</w:t>
      </w:r>
      <w:r>
        <w:t>m</w:t>
      </w:r>
      <w:r w:rsidR="00175E0B" w:rsidDel="00175E0B">
        <w:t xml:space="preserve"> </w:t>
      </w:r>
      <w:r w:rsidR="007E35AE">
        <w:fldChar w:fldCharType="begin" w:fldLock="1"/>
      </w:r>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w:instrText>
      </w:r>
      <w:r w:rsidR="007E35AE" w:rsidRPr="00A75602">
        <w:rPr>
          <w:lang w:val="de-DE"/>
        </w:rPr>
        <w:instrText>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A75602">
        <w:rPr>
          <w:noProof/>
          <w:lang w:val="de-DE"/>
        </w:rPr>
        <w:t>(Birnbaum &amp; Gutierrez, 2007; Regenwetter, Dana, Davis-Stober, &amp; Guo, 2011; Regenwetter &amp; Davis-Stober, 2008)</w:t>
      </w:r>
      <w:r w:rsidR="007E35AE">
        <w:fldChar w:fldCharType="end"/>
      </w:r>
      <w:r w:rsidR="00C75384" w:rsidRPr="00A75602">
        <w:rPr>
          <w:lang w:val="de-DE"/>
        </w:rPr>
        <w:t>.</w:t>
      </w:r>
      <w:r w:rsidR="00D81799" w:rsidRPr="00A75602">
        <w:rPr>
          <w:lang w:val="de-DE"/>
        </w:rPr>
        <w:t xml:space="preserve"> </w:t>
      </w:r>
      <w:r w:rsidR="00D81799">
        <w:t xml:space="preserve">Our use of the term </w:t>
      </w:r>
      <w:r w:rsidR="00175E0B">
        <w:t xml:space="preserve">pairwise </w:t>
      </w:r>
      <w:r w:rsidR="00D81799">
        <w:t xml:space="preserve">“transitivity” is not </w:t>
      </w:r>
      <w:r w:rsidR="00175E0B">
        <w:t xml:space="preserve">based on these </w:t>
      </w:r>
      <w:r w:rsidR="00D81799">
        <w:t>frameworks</w:t>
      </w:r>
      <w:r w:rsidR="0011073F">
        <w:t xml:space="preserve"> and our design with two alternatives per choice not suited </w:t>
      </w:r>
      <w:r>
        <w:t xml:space="preserve">for </w:t>
      </w:r>
      <w:r w:rsidR="00D1472B">
        <w:t xml:space="preserve">such model comparison. </w:t>
      </w:r>
      <w:ins w:id="53" w:author="Ayse Zeynep Enkavi" w:date="2016-01-04T16:51:00Z">
        <w:r w:rsidR="00F770D9">
          <w:t xml:space="preserve">We </w:t>
        </w:r>
      </w:ins>
      <w:r w:rsidR="00D1472B">
        <w:t>use intransitivi</w:t>
      </w:r>
      <w:r>
        <w:t>t</w:t>
      </w:r>
      <w:r w:rsidR="0000462D">
        <w:t>y counts</w:t>
      </w:r>
      <w:ins w:id="54" w:author="Eric J. Johnson" w:date="2016-01-08T10:24:00Z">
        <w:r w:rsidR="00773ACC">
          <w:t>, instead</w:t>
        </w:r>
        <w:proofErr w:type="gramStart"/>
        <w:r w:rsidR="00773ACC">
          <w:t>,</w:t>
        </w:r>
      </w:ins>
      <w:r w:rsidR="00D1472B">
        <w:t xml:space="preserve"> </w:t>
      </w:r>
      <w:ins w:id="55" w:author="Eric J. Johnson" w:date="2016-01-08T10:24:00Z">
        <w:r w:rsidR="00773ACC">
          <w:t xml:space="preserve"> </w:t>
        </w:r>
        <w:r w:rsidR="008F10B8">
          <w:t>to</w:t>
        </w:r>
        <w:proofErr w:type="gramEnd"/>
        <w:r w:rsidR="008F10B8">
          <w:t xml:space="preserve"> examine</w:t>
        </w:r>
      </w:ins>
      <w:r w:rsidR="00D1472B">
        <w:t xml:space="preserve"> error associated with the construction of value </w:t>
      </w:r>
      <w:r w:rsidR="00C75384" w:rsidRPr="005E3FBE">
        <w:t>representation</w:t>
      </w:r>
      <w:r w:rsidR="00D1472B">
        <w:t>s.</w:t>
      </w:r>
      <w:r w:rsidR="00C75384" w:rsidRPr="005E3FBE">
        <w:t xml:space="preserve">   </w:t>
      </w:r>
    </w:p>
    <w:p w14:paraId="42153E8B" w14:textId="07AE40A5" w:rsidR="00C75384" w:rsidRPr="005E3FBE" w:rsidRDefault="00C75384" w:rsidP="00E6065B">
      <w:r w:rsidRPr="005E3FBE">
        <w:t>Second,</w:t>
      </w:r>
      <w:r w:rsidR="00631484">
        <w:t xml:space="preserve"> </w:t>
      </w:r>
      <w:r w:rsidR="0000462D">
        <w:t xml:space="preserve">our use of </w:t>
      </w:r>
      <w:r w:rsidR="000B0A00">
        <w:t xml:space="preserve">the </w:t>
      </w:r>
      <w:r w:rsidR="00631484">
        <w:t xml:space="preserve">term </w:t>
      </w:r>
      <w:r w:rsidR="000B0A00">
        <w:t>“</w:t>
      </w:r>
      <w:r w:rsidR="00631484">
        <w:t>transitivity</w:t>
      </w:r>
      <w:r w:rsidR="000B0A00">
        <w:t>”</w:t>
      </w:r>
      <w:r w:rsidR="00631484">
        <w:t xml:space="preserve"> </w:t>
      </w:r>
      <w:r w:rsidR="00D1472B">
        <w:t xml:space="preserve">is only marginally related to the extensive literature </w:t>
      </w:r>
      <w:r w:rsidR="00631484">
        <w:t>measuring transitive inference</w:t>
      </w:r>
      <w:r w:rsidR="00D1472B">
        <w:t>, where a set of premises are learned in the experiment</w:t>
      </w:r>
      <w:r w:rsidR="0000462D">
        <w:t xml:space="preserve"> and</w:t>
      </w:r>
      <w:r w:rsidR="00584FF6">
        <w:t xml:space="preserve"> participants are asked to generalize these learned rules to novel contexts</w:t>
      </w:r>
      <w:r w:rsidR="00CE4851">
        <w:t xml:space="preserve"> and combinations of stimuli</w:t>
      </w:r>
      <w:r w:rsidR="00584FF6">
        <w:t xml:space="preserve">. </w:t>
      </w:r>
      <w:r w:rsidR="00631484">
        <w:t xml:space="preserve">Transitive inference tasks have been instrumental in establishing the role of the hippocampus in representing organizations of stimulus relations </w:t>
      </w:r>
      <w:r w:rsidR="007E35AE">
        <w:fldChar w:fldCharType="begin" w:fldLock="1"/>
      </w:r>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r w:rsidR="007E35AE">
        <w:fldChar w:fldCharType="end"/>
      </w:r>
      <w:r w:rsidR="00631484">
        <w:t>.</w:t>
      </w:r>
      <w:r w:rsidR="000B0A00">
        <w:t xml:space="preserve"> </w:t>
      </w:r>
      <w:ins w:id="56" w:author="Eric J. Johnson" w:date="2016-01-08T10:25:00Z">
        <w:r w:rsidR="008F10B8">
          <w:t>A</w:t>
        </w:r>
      </w:ins>
      <w:r w:rsidR="000B0A00">
        <w:t xml:space="preserve">nimal </w:t>
      </w:r>
      <w:r w:rsidR="0019497E">
        <w:t xml:space="preserve">lesion </w:t>
      </w:r>
      <w:r w:rsidR="000B0A00">
        <w:t xml:space="preserve">studies established the necessity of </w:t>
      </w:r>
      <w:r w:rsidR="0000462D">
        <w:t xml:space="preserve">the </w:t>
      </w:r>
      <w:r w:rsidR="000B0A00">
        <w:t xml:space="preserve">hippocampus for transitive inference </w:t>
      </w:r>
      <w:r w:rsidR="007E35AE">
        <w:fldChar w:fldCharType="begin" w:fldLock="1"/>
      </w:r>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r w:rsidR="007E35AE">
        <w:fldChar w:fldCharType="end"/>
      </w:r>
      <w:r w:rsidR="0000462D">
        <w:t>,</w:t>
      </w:r>
      <w:r w:rsidR="000B0A00">
        <w:t xml:space="preserve"> </w:t>
      </w:r>
      <w:ins w:id="57" w:author="Eric J. Johnson" w:date="2016-01-08T10:26:00Z">
        <w:r w:rsidR="008F10B8">
          <w:t xml:space="preserve">and data from </w:t>
        </w:r>
        <w:proofErr w:type="spellStart"/>
        <w:r w:rsidR="008F10B8">
          <w:t>humand</w:t>
        </w:r>
        <w:proofErr w:type="spellEnd"/>
        <w:r w:rsidR="008F10B8">
          <w:t xml:space="preserve"> has </w:t>
        </w:r>
      </w:ins>
      <w:ins w:id="58" w:author="Eric J. Johnson" w:date="2016-01-08T10:25:00Z">
        <w:r w:rsidR="008F10B8">
          <w:t>confirmed the</w:t>
        </w:r>
      </w:ins>
      <w:r w:rsidR="000B0A00">
        <w:t xml:space="preserve"> involvement of this region </w:t>
      </w:r>
      <w:ins w:id="59" w:author="Ayse Zeynep Enkavi" w:date="2016-01-04T17:24:00Z">
        <w:r w:rsidR="001867B8">
          <w:t xml:space="preserve"> </w:t>
        </w:r>
      </w:ins>
      <w:ins w:id="60" w:author="Ayse Zeynep Enkavi" w:date="2016-01-04T17:25:00Z">
        <w:r w:rsidR="001867B8">
          <w:fldChar w:fldCharType="begin" w:fldLock="1"/>
        </w:r>
      </w:ins>
      <w:r w:rsidR="001867B8">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id" : "ITEM-2",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2",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Nagode &amp; Pardo, 2002)", "plainTextFormattedCitation" : "(Heckers, Zalesak, Weiss, Ditman, &amp; Titone, 2004; Nagode &amp; Pardo, 2002)", "previouslyFormattedCitation" : "(Heckers, Zalesak, Weiss, Ditman, &amp; Titone, 2004; Nagode &amp; Pardo, 2002)" }, "properties" : { "noteIndex" : 0 }, "schema" : "https://github.com/citation-style-language/schema/raw/master/csl-citation.json" }</w:instrText>
      </w:r>
      <w:r w:rsidR="001867B8">
        <w:fldChar w:fldCharType="separate"/>
      </w:r>
      <w:r w:rsidR="001867B8" w:rsidRPr="001867B8">
        <w:rPr>
          <w:noProof/>
        </w:rPr>
        <w:t>(Heckers, Zalesak, Weiss, Ditman, &amp; Titone, 2004; Nagode &amp; Pardo, 2002)</w:t>
      </w:r>
      <w:ins w:id="61" w:author="Ayse Zeynep Enkavi" w:date="2016-01-04T17:25:00Z">
        <w:r w:rsidR="001867B8">
          <w:fldChar w:fldCharType="end"/>
        </w:r>
      </w:ins>
      <w:r w:rsidR="000B0A00">
        <w:t>.</w:t>
      </w:r>
      <w:r w:rsidR="00631484">
        <w:t xml:space="preserve"> </w:t>
      </w:r>
      <w:r w:rsidRPr="005E3FBE">
        <w:t>However t</w:t>
      </w:r>
      <w:r w:rsidR="0019497E">
        <w:t>ransitive inference paradigms</w:t>
      </w:r>
      <w:r w:rsidRPr="005E3FBE">
        <w:t xml:space="preserve"> differ</w:t>
      </w:r>
      <w:r w:rsidR="0019497E">
        <w:t xml:space="preserve"> from ours</w:t>
      </w:r>
      <w:r w:rsidRPr="005E3FBE">
        <w:t xml:space="preserve"> </w:t>
      </w:r>
      <w:r w:rsidR="0019497E">
        <w:t xml:space="preserve">critically </w:t>
      </w:r>
      <w:ins w:id="62" w:author="Eric J. Johnson" w:date="2016-01-08T10:26:00Z">
        <w:r w:rsidR="008F10B8">
          <w:t>because</w:t>
        </w:r>
      </w:ins>
      <w:r w:rsidRPr="005E3FBE">
        <w:t xml:space="preserve"> the bases of the judgments</w:t>
      </w:r>
      <w:r w:rsidR="0019497E">
        <w:t xml:space="preserve"> in our design</w:t>
      </w:r>
      <w:r w:rsidRPr="005E3FBE">
        <w:t xml:space="preserve"> are preferences, not</w:t>
      </w:r>
      <w:r w:rsidR="00D1472B">
        <w:t xml:space="preserve"> </w:t>
      </w:r>
      <w:ins w:id="63" w:author="Eric J. Johnson" w:date="2016-01-08T10:26:00Z">
        <w:r w:rsidR="008F10B8">
          <w:t>learned</w:t>
        </w:r>
        <w:r w:rsidR="008F10B8" w:rsidRPr="005E3FBE">
          <w:t xml:space="preserve"> </w:t>
        </w:r>
      </w:ins>
      <w:r w:rsidRPr="005E3FBE">
        <w:t>premises</w:t>
      </w:r>
      <w:r w:rsidR="0000462D">
        <w:t xml:space="preserve">. </w:t>
      </w:r>
      <w:r w:rsidR="00462D24">
        <w:t xml:space="preserve">We do not present participants with transitive relations and ask them to reason following this rule. We ask for their preference between two candy bars. We do not hypothesize that if a participant </w:t>
      </w:r>
      <w:r w:rsidR="00732CE7">
        <w:t>chooses</w:t>
      </w:r>
      <w:r w:rsidR="00462D24">
        <w:t xml:space="preserve"> Snickers over Mars and Mars over Bounty they would also choose Snickers over Bounty because they are instructed that these choices must follow </w:t>
      </w:r>
      <w:r w:rsidR="006F7C5B">
        <w:t>a given</w:t>
      </w:r>
      <w:r w:rsidR="00462D24">
        <w:t xml:space="preserve"> transitive relationship</w:t>
      </w:r>
      <w:ins w:id="64" w:author="Eric J. Johnson" w:date="2016-01-08T10:27:00Z">
        <w:r w:rsidR="00794A81">
          <w:t>. Instead</w:t>
        </w:r>
      </w:ins>
      <w:ins w:id="65" w:author="Eric J. Johnson" w:date="2016-01-08T10:28:00Z">
        <w:r w:rsidR="00794A81">
          <w:t>,</w:t>
        </w:r>
      </w:ins>
      <w:ins w:id="66" w:author="Eric J. Johnson" w:date="2016-01-08T10:27:00Z">
        <w:r w:rsidR="00794A81">
          <w:t xml:space="preserve"> the</w:t>
        </w:r>
      </w:ins>
      <w:ins w:id="67" w:author="Ayse Zeynep Enkavi" w:date="2016-03-18T12:20:00Z">
        <w:r w:rsidR="00C74201">
          <w:t>ir</w:t>
        </w:r>
      </w:ins>
      <w:ins w:id="68" w:author="Eric J. Johnson" w:date="2016-01-08T10:27:00Z">
        <w:r w:rsidR="00794A81">
          <w:t xml:space="preserve"> transitive choice reflects </w:t>
        </w:r>
      </w:ins>
      <w:proofErr w:type="gramStart"/>
      <w:ins w:id="69" w:author="Ayse Zeynep Enkavi" w:date="2016-03-18T13:13:00Z">
        <w:r w:rsidR="00730423">
          <w:t>an</w:t>
        </w:r>
      </w:ins>
      <w:r w:rsidR="00462D24">
        <w:t xml:space="preserve"> </w:t>
      </w:r>
      <w:r w:rsidR="0000462D">
        <w:t>anticipat</w:t>
      </w:r>
      <w:ins w:id="70" w:author="Ayse Zeynep Enkavi" w:date="2016-03-18T13:13:00Z">
        <w:r w:rsidR="00730423">
          <w:t>ion</w:t>
        </w:r>
      </w:ins>
      <w:proofErr w:type="gramEnd"/>
      <w:r w:rsidR="0000462D">
        <w:t xml:space="preserve"> that they will </w:t>
      </w:r>
      <w:r w:rsidR="00462D24">
        <w:t>enjoy Snickers more.</w:t>
      </w:r>
      <w:r w:rsidR="00053837">
        <w:t xml:space="preserve"> That is, while a transitive inference task implies a strict ordinal relationship between stimuli </w:t>
      </w:r>
      <w:r w:rsidR="00C96B94">
        <w:t xml:space="preserve">thereby recruiting working memory, transitivity of choice as measured by our design relies on values learned over time and </w:t>
      </w:r>
      <w:r w:rsidR="0019497E">
        <w:t>presumably</w:t>
      </w:r>
      <w:r w:rsidR="00C96B94">
        <w:t xml:space="preserve"> relies on </w:t>
      </w:r>
      <w:r w:rsidR="0000462D">
        <w:t xml:space="preserve">the recruitment of </w:t>
      </w:r>
      <w:r w:rsidR="00C96B94">
        <w:t xml:space="preserve">associative facilities </w:t>
      </w:r>
      <w:r w:rsidR="007E35AE">
        <w:fldChar w:fldCharType="begin" w:fldLock="1"/>
      </w:r>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r w:rsidR="007E35AE">
        <w:fldChar w:fldCharType="end"/>
      </w:r>
      <w:r w:rsidR="00C96B94">
        <w:t>.</w:t>
      </w:r>
      <w:r w:rsidR="008752EC">
        <w:t xml:space="preserve"> </w:t>
      </w:r>
    </w:p>
    <w:p w14:paraId="440D2054"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469E1B72" w14:textId="4E3C6E8C" w:rsidR="006F718C" w:rsidRPr="00B30F0B" w:rsidRDefault="00E6065B" w:rsidP="00466CD1">
      <w:pPr>
        <w:pStyle w:val="CommentText"/>
        <w:rPr>
          <w:szCs w:val="24"/>
        </w:rPr>
      </w:pPr>
      <w:r w:rsidRPr="00466CD1">
        <w:rPr>
          <w:sz w:val="24"/>
          <w:szCs w:val="24"/>
        </w:rPr>
        <w:t>A total of 91 respondents participated</w:t>
      </w:r>
      <w:ins w:id="71" w:author="Ayse Zeynep Enkavi" w:date="2016-03-18T12:34:00Z">
        <w:r w:rsidR="00FD1BFF">
          <w:rPr>
            <w:sz w:val="24"/>
            <w:szCs w:val="24"/>
          </w:rPr>
          <w:t xml:space="preserve"> (see Supplementary Materials for a po</w:t>
        </w:r>
        <w:bookmarkStart w:id="72" w:name="_GoBack"/>
        <w:bookmarkEnd w:id="72"/>
        <w:r w:rsidR="00FD1BFF">
          <w:rPr>
            <w:sz w:val="24"/>
            <w:szCs w:val="24"/>
          </w:rPr>
          <w:t>wer analysis</w:t>
        </w:r>
      </w:ins>
      <w:ins w:id="73" w:author="Ayse Zeynep Enkavi" w:date="2016-03-18T12:35:00Z">
        <w:r w:rsidR="00FD1BFF">
          <w:rPr>
            <w:sz w:val="24"/>
            <w:szCs w:val="24"/>
          </w:rPr>
          <w:t xml:space="preserve"> in determining the sample size</w:t>
        </w:r>
      </w:ins>
      <w:ins w:id="74" w:author="Ayse Zeynep Enkavi" w:date="2016-03-18T12:34:00Z">
        <w:r w:rsidR="00FD1BFF">
          <w:rPr>
            <w:sz w:val="24"/>
            <w:szCs w:val="24"/>
          </w:rPr>
          <w:t>)</w:t>
        </w:r>
      </w:ins>
      <w:r w:rsidRPr="00466CD1">
        <w:rPr>
          <w:sz w:val="24"/>
          <w:szCs w:val="24"/>
        </w:rPr>
        <w:t xml:space="preserve">. </w:t>
      </w:r>
      <w:r w:rsidR="006F718C" w:rsidRPr="00466CD1">
        <w:rPr>
          <w:sz w:val="24"/>
          <w:szCs w:val="24"/>
        </w:rPr>
        <w:t xml:space="preserve">Thirty-one patients </w:t>
      </w:r>
      <w:r w:rsidR="00711A77" w:rsidRPr="00466CD1">
        <w:rPr>
          <w:sz w:val="24"/>
          <w:szCs w:val="24"/>
        </w:rPr>
        <w:t xml:space="preserve">suffering from mesial temporal lobe epilepsy </w:t>
      </w:r>
      <w:r w:rsidR="006F718C" w:rsidRPr="00466CD1">
        <w:rPr>
          <w:sz w:val="24"/>
          <w:szCs w:val="24"/>
        </w:rPr>
        <w:t>with clinically diagnosed</w:t>
      </w:r>
      <w:r w:rsidR="003F068E" w:rsidRPr="00466CD1">
        <w:rPr>
          <w:sz w:val="24"/>
          <w:szCs w:val="24"/>
        </w:rPr>
        <w:t xml:space="preserve"> </w:t>
      </w:r>
      <w:proofErr w:type="spellStart"/>
      <w:r w:rsidR="00241090" w:rsidRPr="00466CD1">
        <w:rPr>
          <w:sz w:val="24"/>
          <w:szCs w:val="24"/>
        </w:rPr>
        <w:t>uni</w:t>
      </w:r>
      <w:proofErr w:type="spellEnd"/>
      <w:r w:rsidR="00241090" w:rsidRPr="00466CD1">
        <w:rPr>
          <w:sz w:val="24"/>
          <w:szCs w:val="24"/>
        </w:rPr>
        <w:t>-</w:t>
      </w:r>
      <w:r w:rsidR="00D82CB3">
        <w:rPr>
          <w:sz w:val="24"/>
          <w:szCs w:val="24"/>
        </w:rPr>
        <w:t>lateral</w:t>
      </w:r>
      <w:r w:rsidR="00241090" w:rsidRPr="00466CD1">
        <w:rPr>
          <w:sz w:val="24"/>
          <w:szCs w:val="24"/>
        </w:rPr>
        <w:t xml:space="preserve"> </w:t>
      </w:r>
      <w:r w:rsidR="003F068E" w:rsidRPr="00466CD1">
        <w:rPr>
          <w:sz w:val="24"/>
          <w:szCs w:val="24"/>
        </w:rPr>
        <w:t>(</w:t>
      </w:r>
      <w:proofErr w:type="spellStart"/>
      <w:r w:rsidR="003F068E" w:rsidRPr="00466CD1">
        <w:rPr>
          <w:sz w:val="24"/>
          <w:szCs w:val="24"/>
        </w:rPr>
        <w:t>left</w:t>
      </w:r>
      <w:proofErr w:type="gramStart"/>
      <w:r w:rsidR="003F068E" w:rsidRPr="00466CD1">
        <w:rPr>
          <w:sz w:val="24"/>
          <w:szCs w:val="24"/>
        </w:rPr>
        <w:t>:n</w:t>
      </w:r>
      <w:proofErr w:type="spellEnd"/>
      <w:proofErr w:type="gramEnd"/>
      <w:r w:rsidR="003F068E" w:rsidRPr="00466CD1">
        <w:rPr>
          <w:sz w:val="24"/>
          <w:szCs w:val="24"/>
        </w:rPr>
        <w:t>=14;right:n=8) or bilateral (n=9)</w:t>
      </w:r>
      <w:r w:rsidR="006F718C" w:rsidRPr="00466CD1">
        <w:rPr>
          <w:sz w:val="24"/>
          <w:szCs w:val="24"/>
        </w:rPr>
        <w:t xml:space="preserve"> hippocampal sclerosis from the </w:t>
      </w:r>
      <w:proofErr w:type="spellStart"/>
      <w:r w:rsidR="006F718C" w:rsidRPr="00466CD1">
        <w:rPr>
          <w:sz w:val="24"/>
          <w:szCs w:val="24"/>
        </w:rPr>
        <w:t>presurgical</w:t>
      </w:r>
      <w:proofErr w:type="spellEnd"/>
      <w:r w:rsidR="006F718C" w:rsidRPr="00466CD1">
        <w:rPr>
          <w:sz w:val="24"/>
          <w:szCs w:val="24"/>
        </w:rPr>
        <w:t xml:space="preserve"> program at the Department of </w:t>
      </w:r>
      <w:proofErr w:type="spellStart"/>
      <w:r w:rsidR="006F718C" w:rsidRPr="00466CD1">
        <w:rPr>
          <w:sz w:val="24"/>
          <w:szCs w:val="24"/>
        </w:rPr>
        <w:t>Epileptology</w:t>
      </w:r>
      <w:proofErr w:type="spellEnd"/>
      <w:r w:rsidR="006F718C" w:rsidRPr="00466CD1">
        <w:rPr>
          <w:sz w:val="24"/>
          <w:szCs w:val="24"/>
        </w:rPr>
        <w:t xml:space="preserve"> in Bonn were included in the study (MTL). </w:t>
      </w:r>
      <w:r w:rsidR="002A62EA" w:rsidRPr="003364FE">
        <w:rPr>
          <w:sz w:val="24"/>
          <w:szCs w:val="24"/>
        </w:rPr>
        <w:t xml:space="preserve">Different from patients with lesions in the </w:t>
      </w:r>
      <w:proofErr w:type="spellStart"/>
      <w:r w:rsidR="002A62EA" w:rsidRPr="003364FE">
        <w:rPr>
          <w:sz w:val="24"/>
          <w:szCs w:val="24"/>
        </w:rPr>
        <w:t>vmPFC</w:t>
      </w:r>
      <w:proofErr w:type="spellEnd"/>
      <w:r w:rsidR="002A62EA" w:rsidRPr="003364FE">
        <w:rPr>
          <w:sz w:val="24"/>
          <w:szCs w:val="24"/>
        </w:rPr>
        <w:t xml:space="preserve"> (Fellows &amp; Farrah, 2007), t</w:t>
      </w:r>
      <w:r w:rsidR="003364FE" w:rsidRPr="003364FE">
        <w:rPr>
          <w:sz w:val="24"/>
          <w:szCs w:val="24"/>
        </w:rPr>
        <w:t>he lesion location</w:t>
      </w:r>
      <w:r w:rsidR="00B73866">
        <w:rPr>
          <w:sz w:val="24"/>
          <w:szCs w:val="24"/>
        </w:rPr>
        <w:t>s in MTL patients are</w:t>
      </w:r>
      <w:r w:rsidR="003364FE" w:rsidRPr="003364FE">
        <w:rPr>
          <w:sz w:val="24"/>
          <w:szCs w:val="24"/>
        </w:rPr>
        <w:t xml:space="preserve"> </w:t>
      </w:r>
      <w:r w:rsidR="003364FE">
        <w:rPr>
          <w:sz w:val="24"/>
          <w:szCs w:val="24"/>
        </w:rPr>
        <w:t xml:space="preserve">very similar. This makes </w:t>
      </w:r>
      <w:r w:rsidR="00B73866">
        <w:rPr>
          <w:sz w:val="24"/>
          <w:szCs w:val="24"/>
        </w:rPr>
        <w:t xml:space="preserve">lesion </w:t>
      </w:r>
      <w:r w:rsidR="003364FE" w:rsidRPr="003364FE">
        <w:rPr>
          <w:sz w:val="24"/>
          <w:szCs w:val="24"/>
        </w:rPr>
        <w:t xml:space="preserve">volume </w:t>
      </w:r>
      <w:r w:rsidR="0000462D" w:rsidRPr="00466CD1">
        <w:rPr>
          <w:sz w:val="24"/>
          <w:szCs w:val="24"/>
        </w:rPr>
        <w:t xml:space="preserve">a better </w:t>
      </w:r>
      <w:r w:rsidR="00B73866">
        <w:rPr>
          <w:sz w:val="24"/>
          <w:szCs w:val="24"/>
        </w:rPr>
        <w:t>i</w:t>
      </w:r>
      <w:r w:rsidR="00B73866" w:rsidRPr="009C20EF">
        <w:rPr>
          <w:sz w:val="24"/>
          <w:szCs w:val="24"/>
        </w:rPr>
        <w:t>ndividual</w:t>
      </w:r>
      <w:r w:rsidR="00B73866" w:rsidRPr="00B73866">
        <w:rPr>
          <w:sz w:val="24"/>
          <w:szCs w:val="24"/>
        </w:rPr>
        <w:t xml:space="preserve"> </w:t>
      </w:r>
      <w:r w:rsidR="00B73866">
        <w:rPr>
          <w:sz w:val="24"/>
          <w:szCs w:val="24"/>
        </w:rPr>
        <w:t xml:space="preserve">difference </w:t>
      </w:r>
      <w:r w:rsidR="0000462D" w:rsidRPr="00466CD1">
        <w:rPr>
          <w:sz w:val="24"/>
          <w:szCs w:val="24"/>
        </w:rPr>
        <w:t>marker</w:t>
      </w:r>
      <w:r w:rsidR="003364FE">
        <w:rPr>
          <w:sz w:val="24"/>
          <w:szCs w:val="24"/>
        </w:rPr>
        <w:t xml:space="preserve">, as described below. </w:t>
      </w:r>
      <w:r w:rsidR="00527F5C" w:rsidRPr="00B73866">
        <w:rPr>
          <w:sz w:val="24"/>
          <w:szCs w:val="24"/>
        </w:rPr>
        <w:t xml:space="preserve">Two </w:t>
      </w:r>
      <w:r w:rsidR="006F718C" w:rsidRPr="00B73866">
        <w:rPr>
          <w:sz w:val="24"/>
          <w:szCs w:val="24"/>
        </w:rPr>
        <w:t>control groups</w:t>
      </w:r>
      <w:r w:rsidR="00527F5C" w:rsidRPr="00B73866">
        <w:rPr>
          <w:sz w:val="24"/>
          <w:szCs w:val="24"/>
        </w:rPr>
        <w:t xml:space="preserve"> consisted of</w:t>
      </w:r>
      <w:r w:rsidR="006F718C" w:rsidRPr="00B73866">
        <w:rPr>
          <w:sz w:val="24"/>
          <w:szCs w:val="24"/>
        </w:rPr>
        <w:t xml:space="preserve"> thirty patients with </w:t>
      </w:r>
      <w:proofErr w:type="spellStart"/>
      <w:r w:rsidR="006F718C" w:rsidRPr="00B73866">
        <w:rPr>
          <w:sz w:val="24"/>
          <w:szCs w:val="24"/>
        </w:rPr>
        <w:t>extratemporal</w:t>
      </w:r>
      <w:proofErr w:type="spellEnd"/>
      <w:r w:rsidR="006F718C" w:rsidRPr="00B73866">
        <w:rPr>
          <w:sz w:val="24"/>
          <w:szCs w:val="24"/>
        </w:rPr>
        <w:t xml:space="preserve"> lobe epilepsy (ETL) and thirty healthy control subjects (CON)</w:t>
      </w:r>
      <w:r w:rsidR="00527F5C" w:rsidRPr="00B73866">
        <w:rPr>
          <w:sz w:val="24"/>
          <w:szCs w:val="24"/>
        </w:rPr>
        <w:t>, respectively</w:t>
      </w:r>
      <w:r w:rsidR="006F718C" w:rsidRPr="00B73866">
        <w:rPr>
          <w:sz w:val="24"/>
          <w:szCs w:val="24"/>
        </w:rPr>
        <w:t xml:space="preserve">. </w:t>
      </w:r>
      <w:r w:rsidR="00C067B5" w:rsidRPr="00466CD1">
        <w:rPr>
          <w:sz w:val="24"/>
          <w:szCs w:val="24"/>
        </w:rPr>
        <w:t xml:space="preserve">The three groups did not differ with respect to age or gender (see Table </w:t>
      </w:r>
      <w:r w:rsidR="0003233C" w:rsidRPr="00466CD1">
        <w:rPr>
          <w:sz w:val="24"/>
          <w:szCs w:val="24"/>
        </w:rPr>
        <w:t xml:space="preserve">S1 </w:t>
      </w:r>
      <w:r w:rsidR="00C067B5" w:rsidRPr="00466CD1">
        <w:rPr>
          <w:sz w:val="24"/>
          <w:szCs w:val="24"/>
        </w:rPr>
        <w:t>for details).</w:t>
      </w:r>
    </w:p>
    <w:p w14:paraId="3A8FB197" w14:textId="77777777" w:rsidR="00563AE8" w:rsidRDefault="00563AE8" w:rsidP="00563AE8">
      <w:pPr>
        <w:ind w:firstLine="0"/>
        <w:rPr>
          <w:b/>
        </w:rPr>
      </w:pPr>
      <w:r>
        <w:rPr>
          <w:noProof/>
        </w:rPr>
        <w:drawing>
          <wp:inline distT="0" distB="0" distL="0" distR="0" wp14:anchorId="3F37FD69" wp14:editId="6201735E">
            <wp:extent cx="3543300" cy="2452370"/>
            <wp:effectExtent l="25400" t="25400" r="38100" b="3683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a:ln>
                      <a:solidFill>
                        <a:schemeClr val="tx1"/>
                      </a:solidFill>
                    </a:ln>
                    <a:effectLst/>
                  </pic:spPr>
                </pic:pic>
              </a:graphicData>
            </a:graphic>
          </wp:inline>
        </w:drawing>
      </w:r>
    </w:p>
    <w:p w14:paraId="359CCB24" w14:textId="77777777" w:rsidR="00563AE8" w:rsidRDefault="00563AE8" w:rsidP="009E4DFD">
      <w:pPr>
        <w:spacing w:line="240" w:lineRule="auto"/>
        <w:ind w:firstLine="0"/>
        <w:rPr>
          <w:ins w:id="75" w:author="Eric J. Johnson" w:date="2016-01-08T10:30:00Z"/>
        </w:rPr>
      </w:pPr>
      <w:r w:rsidRPr="005E3FBE">
        <w:rPr>
          <w:b/>
        </w:rPr>
        <w:t>Fig</w:t>
      </w:r>
      <w:ins w:id="76" w:author="Ayse Zeynep Enkavi" w:date="2016-01-04T16:30:00Z">
        <w:r w:rsidR="00820DDB">
          <w:rPr>
            <w:b/>
          </w:rPr>
          <w:t>.</w:t>
        </w:r>
      </w:ins>
      <w:r w:rsidRPr="005E3FBE">
        <w:rPr>
          <w:b/>
        </w:rPr>
        <w:t xml:space="preserve"> 1</w:t>
      </w:r>
      <w:r w:rsidRPr="005E3FBE">
        <w:t xml:space="preserve">. </w:t>
      </w:r>
      <w:proofErr w:type="gramStart"/>
      <w:r w:rsidRPr="005E3FBE">
        <w:t>Three trials of the binary choice experiment.</w:t>
      </w:r>
      <w:proofErr w:type="gramEnd"/>
      <w:r w:rsidRPr="005E3FBE">
        <w:t xml:space="preserve"> Subject indicated their preferred candy bar on each trial. </w:t>
      </w:r>
      <w:r>
        <w:t>S</w:t>
      </w:r>
      <w:r w:rsidRPr="005E3FBE">
        <w:t>timulus presentation and choice was self-paced, with a maximum length of 5 seconds.</w:t>
      </w:r>
    </w:p>
    <w:p w14:paraId="5B2A0363" w14:textId="77777777" w:rsidR="005C5BF1" w:rsidRDefault="005C5BF1" w:rsidP="009E4DFD">
      <w:pPr>
        <w:spacing w:line="240" w:lineRule="auto"/>
        <w:ind w:firstLine="0"/>
      </w:pPr>
    </w:p>
    <w:p w14:paraId="75D0C899" w14:textId="77777777" w:rsidR="004F50C1" w:rsidRPr="005E3FBE" w:rsidRDefault="006F718C" w:rsidP="00563AE8">
      <w:r w:rsidRPr="005E3FBE">
        <w:t xml:space="preserve">Each </w:t>
      </w:r>
      <w:r w:rsidR="00241090" w:rsidRPr="005E3FBE">
        <w:t xml:space="preserve">respondent </w:t>
      </w:r>
      <w:r w:rsidRPr="005E3FBE">
        <w:t xml:space="preserve">made a series of choices between pairs of </w:t>
      </w:r>
      <w:r w:rsidR="00D82CB3">
        <w:t xml:space="preserve">20 </w:t>
      </w:r>
      <w:r w:rsidRPr="005E3FBE">
        <w:t>candy bars</w:t>
      </w:r>
      <w:r w:rsidR="00596529" w:rsidRPr="005E3FBE">
        <w:t xml:space="preserve">, presented pictorially </w:t>
      </w:r>
      <w:r w:rsidR="00B73866" w:rsidRPr="005E3FBE">
        <w:t xml:space="preserve">on a computer </w:t>
      </w:r>
      <w:r w:rsidR="00596529" w:rsidRPr="005E3FBE">
        <w:t>as in Fig</w:t>
      </w:r>
      <w:r w:rsidR="00955511">
        <w:t xml:space="preserve">ure </w:t>
      </w:r>
      <w:r w:rsidR="00596529" w:rsidRPr="005E3FBE">
        <w:t>1</w:t>
      </w:r>
      <w:r w:rsidR="00241090" w:rsidRPr="005E3FBE">
        <w:t>. E</w:t>
      </w:r>
      <w:r w:rsidRPr="005E3FBE">
        <w:t xml:space="preserve">ach </w:t>
      </w:r>
      <w:r w:rsidR="00955511">
        <w:t xml:space="preserve">pairwise </w:t>
      </w:r>
      <w:r w:rsidRPr="005E3FBE">
        <w:t xml:space="preserve">combination </w:t>
      </w:r>
      <w:r w:rsidR="00241090" w:rsidRPr="005E3FBE">
        <w:t xml:space="preserve">was </w:t>
      </w:r>
      <w:r w:rsidRPr="005E3FBE">
        <w:t xml:space="preserve">presented once, resulting in </w:t>
      </w:r>
      <w:r w:rsidR="00D82CB3">
        <w:t xml:space="preserve">(20x19)/2 = </w:t>
      </w:r>
      <w:r w:rsidRPr="005E3FBE">
        <w:t>190 choices</w:t>
      </w:r>
      <w:r w:rsidR="00D82CB3" w:rsidRPr="00D82CB3">
        <w:t xml:space="preserve"> </w:t>
      </w:r>
      <w:r w:rsidR="00D82CB3">
        <w:t xml:space="preserve">for </w:t>
      </w:r>
      <w:r w:rsidR="00D82CB3" w:rsidRPr="005E3FBE">
        <w:t>each participant</w:t>
      </w:r>
      <w:r w:rsidR="00060F69" w:rsidRPr="005E3FBE">
        <w:t>,</w:t>
      </w:r>
      <w:ins w:id="77" w:author="Ayse Zeynep Enkavi" w:date="2016-03-18T12:23:00Z">
        <w:r w:rsidR="00772766">
          <w:t xml:space="preserve"> with a different random order for each participant</w:t>
        </w:r>
      </w:ins>
      <w:r w:rsidRPr="005E3FBE">
        <w:t>.</w:t>
      </w:r>
      <w:r w:rsidR="002E2717">
        <w:t xml:space="preserve"> </w:t>
      </w:r>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ins w:id="78" w:author="Eric J. Johnson" w:date="2016-01-08T10:44:00Z">
        <w:r w:rsidR="009E1334">
          <w:t>We computed j</w:t>
        </w:r>
      </w:ins>
      <w:r w:rsidR="00596529" w:rsidRPr="005E3FBE">
        <w:t xml:space="preserve">udgment inconsistency </w:t>
      </w:r>
      <w:r w:rsidR="00955511">
        <w:t>across</w:t>
      </w:r>
      <w:r w:rsidR="00596529" w:rsidRPr="005E3FBE">
        <w:t xml:space="preserve"> triplets of </w:t>
      </w:r>
      <w:r w:rsidR="00955511">
        <w:t>comparison</w:t>
      </w:r>
      <w:r w:rsidR="00596529" w:rsidRPr="005E3FBE">
        <w:t xml:space="preserve"> </w:t>
      </w:r>
      <w:r w:rsidR="00CD7257" w:rsidRPr="005E3FBE">
        <w:t>identically</w:t>
      </w:r>
      <w:r w:rsidR="00241090" w:rsidRPr="005E3FBE">
        <w:t xml:space="preserve"> for the two tasks</w:t>
      </w:r>
      <w:r w:rsidR="00CD7257" w:rsidRPr="005E3FBE">
        <w:t>.</w:t>
      </w:r>
      <w:r w:rsidR="00596529" w:rsidRPr="005E3FBE">
        <w:t xml:space="preserve"> </w:t>
      </w:r>
      <w:r w:rsidRPr="005E3FBE">
        <w:t xml:space="preserve">Subjects </w:t>
      </w:r>
      <w:r w:rsidR="00596529" w:rsidRPr="005E3FBE">
        <w:t xml:space="preserve">knew that they would </w:t>
      </w:r>
      <w:r w:rsidRPr="005E3FBE">
        <w:t>receive the</w:t>
      </w:r>
      <w:r w:rsidR="00DC28E9" w:rsidRPr="005E3FBE">
        <w:t>ir</w:t>
      </w:r>
      <w:r w:rsidRPr="005E3FBE">
        <w:t xml:space="preserve"> </w:t>
      </w:r>
      <w:r w:rsidR="00955511">
        <w:t xml:space="preserve">candy bar of </w:t>
      </w:r>
      <w:r w:rsidRPr="005E3FBE">
        <w:t xml:space="preserve">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65AC9B67" w14:textId="77777777" w:rsidR="008C7EE0" w:rsidRPr="005E3FBE" w:rsidRDefault="00A45389" w:rsidP="00201D4E">
      <w:pPr>
        <w:rPr>
          <w:rFonts w:ascii="Times" w:hAnsi="Times"/>
        </w:rPr>
      </w:pPr>
      <w:r w:rsidRPr="005E3FBE">
        <w:t xml:space="preserve">A triplet was marked as indicating intransitivity if </w:t>
      </w:r>
      <w:r w:rsidR="00955511">
        <w:t>(</w:t>
      </w:r>
      <w:proofErr w:type="spellStart"/>
      <w:r w:rsidR="00955511">
        <w:t>i</w:t>
      </w:r>
      <w:proofErr w:type="spellEnd"/>
      <w:r w:rsidR="00955511">
        <w:t xml:space="preserve">) </w:t>
      </w:r>
      <w:r w:rsidRPr="005E3FBE">
        <w:t>A was chosen over B and B was chosen over C</w:t>
      </w:r>
      <w:r w:rsidR="00955511">
        <w:t>,</w:t>
      </w:r>
      <w:r w:rsidRPr="005E3FBE">
        <w:t xml:space="preserve"> yet C was chosen over A or </w:t>
      </w:r>
      <w:r w:rsidR="00955511">
        <w:t xml:space="preserve">(ii) </w:t>
      </w:r>
      <w:r w:rsidRPr="005E3FBE">
        <w:t>if B was chose</w:t>
      </w:r>
      <w:r w:rsidR="00E77D08" w:rsidRPr="005E3FBE">
        <w:t>n over</w:t>
      </w:r>
      <w:r w:rsidRPr="005E3FBE">
        <w:t xml:space="preserve"> A and C was chosen over B</w:t>
      </w:r>
      <w:r w:rsidR="00955511">
        <w:t>,</w:t>
      </w:r>
      <w:r w:rsidRPr="005E3FBE">
        <w:t xml:space="preserve"> yet A was chosen over C</w:t>
      </w:r>
      <w:r w:rsidR="00201D4E">
        <w:t>.</w:t>
      </w:r>
    </w:p>
    <w:p w14:paraId="29D2A825" w14:textId="77777777" w:rsidR="0062504E" w:rsidRPr="005E3FBE" w:rsidRDefault="0062504E" w:rsidP="000F1903">
      <w:pPr>
        <w:pStyle w:val="Heading1"/>
        <w:rPr>
          <w:rFonts w:ascii="Times New Roman" w:hAnsi="Times New Roman" w:cs="Times New Roman"/>
          <w:color w:val="auto"/>
        </w:rPr>
      </w:pPr>
      <w:r w:rsidRPr="005E3FBE">
        <w:rPr>
          <w:rFonts w:ascii="Times New Roman" w:hAnsi="Times New Roman" w:cs="Times New Roman"/>
          <w:color w:val="auto"/>
        </w:rPr>
        <w:t xml:space="preserve">Results </w:t>
      </w:r>
    </w:p>
    <w:p w14:paraId="1189523C" w14:textId="77777777" w:rsidR="00563AE8" w:rsidRDefault="00CE4851" w:rsidP="00563AE8">
      <w:pPr>
        <w:ind w:firstLine="0"/>
      </w:pPr>
      <w:r>
        <w:tab/>
      </w:r>
      <w:r w:rsidR="00955511">
        <w:t>As shown in Figure 2, MTL p</w:t>
      </w:r>
      <w:r w:rsidR="00C067B5" w:rsidRPr="005E3FBE">
        <w:t>atients showed a</w:t>
      </w:r>
      <w:r w:rsidR="00831013">
        <w:t xml:space="preserve"> greater</w:t>
      </w:r>
      <w:r w:rsidR="00C067B5" w:rsidRPr="005E3FBE">
        <w:t xml:space="preserve"> </w:t>
      </w:r>
      <w:r w:rsidR="00E6264F" w:rsidRPr="005E3FBE">
        <w:t xml:space="preserve">percentage </w:t>
      </w:r>
      <w:r w:rsidR="00C067B5" w:rsidRPr="005E3FBE">
        <w:t xml:space="preserve">of </w:t>
      </w:r>
      <w:r w:rsidR="00087AEB" w:rsidRPr="005E3FBE">
        <w:t>intransi</w:t>
      </w:r>
      <w:r w:rsidR="0099404B" w:rsidRPr="005E3FBE">
        <w:t>ti</w:t>
      </w:r>
      <w:r w:rsidR="00087AEB" w:rsidRPr="005E3FBE">
        <w:t xml:space="preserve">ve </w:t>
      </w:r>
      <w:r w:rsidR="00C067B5" w:rsidRPr="005E3FBE">
        <w:t>choices compared to the two control groups</w:t>
      </w:r>
      <w:r w:rsidR="00646FB4" w:rsidRPr="005E3FBE">
        <w:t xml:space="preserve"> in the preference task compared to the control task</w:t>
      </w:r>
      <w:r w:rsidR="00C067B5" w:rsidRPr="005E3FBE">
        <w:t xml:space="preserve"> (</w:t>
      </w:r>
      <w:r w:rsidR="00A45389" w:rsidRPr="005E3FBE">
        <w:t>mean percentages</w:t>
      </w:r>
      <w:r w:rsidR="00646FB4" w:rsidRPr="005E3FBE">
        <w:t xml:space="preserve"> for the preference task</w:t>
      </w:r>
      <w:r w:rsidR="00A45389" w:rsidRPr="005E3FBE">
        <w:t xml:space="preserve">: </w:t>
      </w:r>
      <w:r w:rsidR="00C067B5" w:rsidRPr="005E3FBE">
        <w:t>MTL: 6.</w:t>
      </w:r>
      <w:r w:rsidR="00452CCE" w:rsidRPr="005E3FBE">
        <w:t>07</w:t>
      </w:r>
      <w:r w:rsidR="00C067B5" w:rsidRPr="005E3FBE">
        <w:t xml:space="preserve">%; ETL: </w:t>
      </w:r>
      <w:r w:rsidR="00157314" w:rsidRPr="005E3FBE">
        <w:t>3</w:t>
      </w:r>
      <w:r w:rsidR="00C067B5" w:rsidRPr="005E3FBE">
        <w:t>.</w:t>
      </w:r>
      <w:r w:rsidR="00646FB4" w:rsidRPr="005E3FBE">
        <w:t>3</w:t>
      </w:r>
      <w:r w:rsidR="00157314" w:rsidRPr="005E3FBE">
        <w:t>7</w:t>
      </w:r>
      <w:r w:rsidR="00C067B5" w:rsidRPr="005E3FBE">
        <w:t>%; CON: 2.</w:t>
      </w:r>
      <w:r w:rsidR="00157314" w:rsidRPr="005E3FBE">
        <w:t>75</w:t>
      </w:r>
      <w:r w:rsidR="00C067B5" w:rsidRPr="005E3FBE">
        <w:t>%;</w:t>
      </w:r>
      <w:r w:rsidR="00A45389" w:rsidRPr="005E3FBE">
        <w:t xml:space="preserve"> median percentages: MTL: 4.</w:t>
      </w:r>
      <w:r w:rsidR="00210033" w:rsidRPr="005E3FBE">
        <w:t>56</w:t>
      </w:r>
      <w:r w:rsidR="00A45389" w:rsidRPr="005E3FBE">
        <w:t xml:space="preserve">%; ETL </w:t>
      </w:r>
      <w:r w:rsidR="00210033" w:rsidRPr="005E3FBE">
        <w:t>2.</w:t>
      </w:r>
      <w:r w:rsidR="00646FB4" w:rsidRPr="005E3FBE">
        <w:t>72</w:t>
      </w:r>
      <w:r w:rsidR="00A45389" w:rsidRPr="005E3FBE">
        <w:t xml:space="preserve">%; CON: </w:t>
      </w:r>
      <w:r w:rsidR="00210033" w:rsidRPr="005E3FBE">
        <w:t>2.94</w:t>
      </w:r>
      <w:r w:rsidR="00A45389" w:rsidRPr="005E3FBE">
        <w:t>%</w:t>
      </w:r>
      <w:r w:rsidR="00452CCE" w:rsidRPr="005E3FBE">
        <w:t>;</w:t>
      </w:r>
      <w:r w:rsidR="00646FB4" w:rsidRPr="005E3FBE">
        <w:t xml:space="preserve"> mean percentages for the control task: MTL: 0.50 %; ETL: 1.00%; CON: 0.14%, median percentages: MTL: 0.36%; ETL: 0.00%; CON: 0.04</w:t>
      </w:r>
      <w:proofErr w:type="gramStart"/>
      <w:r w:rsidR="00646FB4" w:rsidRPr="005E3FBE">
        <w:t>%</w:t>
      </w:r>
      <w:r w:rsidR="00C067B5" w:rsidRPr="005E3FBE">
        <w:t xml:space="preserve"> </w:t>
      </w:r>
      <w:r w:rsidR="00646FB4" w:rsidRPr="005E3FBE">
        <w:t>;</w:t>
      </w:r>
      <w:proofErr w:type="gramEnd"/>
      <w:r w:rsidR="00646FB4" w:rsidRPr="005E3FBE">
        <w:t xml:space="preserve"> </w:t>
      </w:r>
      <w:r w:rsidR="00452CCE" w:rsidRPr="005E3FBE">
        <w:t>linear mixed model with orthogonal contrasts</w:t>
      </w:r>
      <w:r w:rsidR="00646FB4" w:rsidRPr="005E3FBE">
        <w:t xml:space="preserve"> group task interaction</w:t>
      </w:r>
      <w:r w:rsidR="00C067B5" w:rsidRPr="005E3FBE">
        <w:t xml:space="preserve"> </w:t>
      </w:r>
      <w:r w:rsidR="00646FB4" w:rsidRPr="005E3FBE">
        <w:t xml:space="preserve">b = – 0.06, t(91) = –2.98, </w:t>
      </w:r>
      <w:r w:rsidR="00C067B5" w:rsidRPr="005E3FBE">
        <w:t>p</w:t>
      </w:r>
      <w:r w:rsidR="00646FB4" w:rsidRPr="005E3FBE">
        <w:t xml:space="preserve"> = </w:t>
      </w:r>
      <w:r w:rsidR="00C067B5" w:rsidRPr="005E3FBE">
        <w:t>0.00</w:t>
      </w:r>
      <w:r w:rsidR="00646FB4" w:rsidRPr="005E3FBE">
        <w:t>4</w:t>
      </w:r>
      <w:r w:rsidR="00C067B5" w:rsidRPr="005E3FBE">
        <w:t xml:space="preserve">). </w:t>
      </w:r>
      <w:r w:rsidR="00A055BC" w:rsidRPr="005E3FBE">
        <w:t xml:space="preserve">The </w:t>
      </w:r>
      <w:r w:rsidR="00F03147" w:rsidRPr="005E3FBE">
        <w:t xml:space="preserve">difference between degree of intransitivity between the preference and control task did not differ significantly between the </w:t>
      </w:r>
      <w:r w:rsidR="00A055BC" w:rsidRPr="005E3FBE">
        <w:t>two control group</w:t>
      </w:r>
      <w:r w:rsidR="00F03147" w:rsidRPr="005E3FBE">
        <w:t>s</w:t>
      </w:r>
      <w:r w:rsidR="00A055BC" w:rsidRPr="005E3FBE">
        <w:t xml:space="preserve"> </w:t>
      </w:r>
      <w:r w:rsidR="00F03147" w:rsidRPr="005E3FBE">
        <w:t xml:space="preserve">(linear mixed model with orthogonal contrasts group task interaction b = – 0.04, </w:t>
      </w:r>
      <w:proofErr w:type="gramStart"/>
      <w:r w:rsidR="00F03147" w:rsidRPr="005E3FBE">
        <w:t>t(</w:t>
      </w:r>
      <w:proofErr w:type="gramEnd"/>
      <w:r w:rsidR="00F03147" w:rsidRPr="005E3FBE">
        <w:t>91) = 0.97, p = 0.333).</w:t>
      </w:r>
    </w:p>
    <w:p w14:paraId="5C248383" w14:textId="77777777" w:rsidR="00FB16CB" w:rsidRDefault="00F03147" w:rsidP="00563AE8">
      <w:pPr>
        <w:ind w:firstLine="0"/>
      </w:pPr>
      <w:r w:rsidRPr="005E3FBE">
        <w:t xml:space="preserve"> </w:t>
      </w:r>
      <w:r w:rsidR="00563AE8">
        <w:rPr>
          <w:noProof/>
        </w:rPr>
        <w:drawing>
          <wp:inline distT="0" distB="0" distL="0" distR="0" wp14:anchorId="6CB3CF43" wp14:editId="49232FAE">
            <wp:extent cx="3864610" cy="2576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0">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inline>
        </w:drawing>
      </w:r>
    </w:p>
    <w:p w14:paraId="7FD62FDF" w14:textId="77777777" w:rsidR="00563AE8" w:rsidRDefault="00563AE8" w:rsidP="009E4DFD">
      <w:pPr>
        <w:spacing w:line="240" w:lineRule="auto"/>
        <w:ind w:firstLine="0"/>
      </w:pPr>
      <w:r w:rsidRPr="005E3FBE">
        <w:rPr>
          <w:b/>
        </w:rPr>
        <w:t>Fig</w:t>
      </w:r>
      <w:ins w:id="79" w:author="Ayse Zeynep Enkavi" w:date="2016-01-04T16:30:00Z">
        <w:r w:rsidR="00820DDB">
          <w:rPr>
            <w:b/>
          </w:rPr>
          <w:t>.</w:t>
        </w:r>
      </w:ins>
      <w:r w:rsidRPr="005E3FBE">
        <w:rPr>
          <w:b/>
        </w:rPr>
        <w:t xml:space="preserve"> 2</w:t>
      </w:r>
      <w:r w:rsidRPr="005E3FBE">
        <w:t>. Mean percentage of intransitive</w:t>
      </w:r>
      <w:r>
        <w:t xml:space="preserve"> choice</w:t>
      </w:r>
      <w:r w:rsidRPr="005E3FBE">
        <w:t>s per group</w:t>
      </w:r>
      <w:r>
        <w:t xml:space="preserve"> in each task</w:t>
      </w:r>
      <w:r w:rsidRPr="005E3FBE">
        <w:t xml:space="preserve"> (</w:t>
      </w:r>
      <w:proofErr w:type="spellStart"/>
      <w:r w:rsidRPr="005E3FBE">
        <w:t>n</w:t>
      </w:r>
      <w:r w:rsidRPr="005E3FBE">
        <w:rPr>
          <w:vertAlign w:val="subscript"/>
        </w:rPr>
        <w:t>MTL</w:t>
      </w:r>
      <w:proofErr w:type="spellEnd"/>
      <w:r w:rsidRPr="005E3FBE">
        <w:t xml:space="preserve"> = 31, </w:t>
      </w:r>
      <w:proofErr w:type="spellStart"/>
      <w:r w:rsidRPr="005E3FBE">
        <w:t>n</w:t>
      </w:r>
      <w:r w:rsidRPr="005E3FBE">
        <w:rPr>
          <w:vertAlign w:val="subscript"/>
        </w:rPr>
        <w:t>C</w:t>
      </w:r>
      <w:proofErr w:type="spellEnd"/>
      <w:r w:rsidRPr="005E3FBE">
        <w:t xml:space="preserve"> = 30, </w:t>
      </w:r>
      <w:proofErr w:type="spellStart"/>
      <w:r w:rsidRPr="005E3FBE">
        <w:t>n</w:t>
      </w:r>
      <w:r w:rsidRPr="005E3FBE">
        <w:rPr>
          <w:vertAlign w:val="subscript"/>
        </w:rPr>
        <w:t>ETL</w:t>
      </w:r>
      <w:proofErr w:type="spellEnd"/>
      <w:r w:rsidRPr="005E3FBE">
        <w:t xml:space="preserve"> = 30). Error bars represent SEM. </w:t>
      </w:r>
    </w:p>
    <w:p w14:paraId="56F784CF" w14:textId="77777777" w:rsidR="004F50C1" w:rsidRPr="005E3FBE" w:rsidRDefault="004F50C1" w:rsidP="00563AE8">
      <w:pPr>
        <w:spacing w:line="240" w:lineRule="auto"/>
      </w:pPr>
    </w:p>
    <w:p w14:paraId="70AECA58" w14:textId="77777777" w:rsidR="00CB4B24" w:rsidRDefault="004F50C1" w:rsidP="00075726">
      <w:r>
        <w:rPr>
          <w:noProof/>
        </w:rPr>
        <w:drawing>
          <wp:inline distT="0" distB="0" distL="0" distR="0" wp14:anchorId="65E9073E" wp14:editId="37C7B7FB">
            <wp:extent cx="2287905" cy="2287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1">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inline>
        </w:drawing>
      </w:r>
    </w:p>
    <w:p w14:paraId="7C95874E" w14:textId="77777777" w:rsidR="00CB4B24" w:rsidRPr="00CB4B24" w:rsidRDefault="00CB4B24" w:rsidP="00CB4B24">
      <w:pPr>
        <w:spacing w:line="240" w:lineRule="auto"/>
      </w:pPr>
      <w:r w:rsidRPr="005E3FBE">
        <w:rPr>
          <w:b/>
        </w:rPr>
        <w:t>Fig</w:t>
      </w:r>
      <w:ins w:id="80" w:author="Ayse Zeynep Enkavi" w:date="2016-01-04T16:31:00Z">
        <w:r w:rsidR="00820DDB">
          <w:rPr>
            <w:b/>
          </w:rPr>
          <w:t>.</w:t>
        </w:r>
      </w:ins>
      <w:r w:rsidRPr="005E3FBE">
        <w:rPr>
          <w:b/>
        </w:rPr>
        <w:t xml:space="preserve"> 3</w:t>
      </w:r>
      <w:r w:rsidRPr="005E3FBE">
        <w:t xml:space="preserve">. </w:t>
      </w:r>
      <w:proofErr w:type="gramStart"/>
      <w:r w:rsidRPr="005E3FBE">
        <w:t>Relation</w:t>
      </w:r>
      <w:r>
        <w:t>ship between</w:t>
      </w:r>
      <w:r w:rsidRPr="005E3FBE">
        <w:t xml:space="preserve"> hippocampal </w:t>
      </w:r>
      <w:r>
        <w:t>lesion volume</w:t>
      </w:r>
      <w:r w:rsidRPr="005E3FBE">
        <w:t xml:space="preserve"> and intransitive choices.</w:t>
      </w:r>
      <w:proofErr w:type="gramEnd"/>
      <w:r w:rsidRPr="005E3FBE">
        <w:t xml:space="preserve"> Scatterplot </w:t>
      </w:r>
      <w:r>
        <w:t xml:space="preserve">of compromised </w:t>
      </w:r>
      <w:r w:rsidRPr="005E3FBE">
        <w:t>hippocampal</w:t>
      </w:r>
      <w:r>
        <w:t xml:space="preserve"> volume</w:t>
      </w:r>
      <w:r w:rsidRPr="005E3FBE">
        <w:t xml:space="preserve"> (as a </w:t>
      </w:r>
      <w:r>
        <w:t xml:space="preserve">ratio of total volume) </w:t>
      </w:r>
      <w:r w:rsidRPr="005E3FBE">
        <w:t xml:space="preserve">against percentage of intransitive choices, </w:t>
      </w:r>
      <w:r>
        <w:t xml:space="preserve">with </w:t>
      </w:r>
      <w:r w:rsidRPr="005E3FBE">
        <w:t xml:space="preserve">a regression line with 95% CI for </w:t>
      </w:r>
      <w:ins w:id="81" w:author="Ayse Zeynep Enkavi" w:date="2016-03-18T12:24:00Z">
        <w:r w:rsidR="00772766">
          <w:t>a linear regression. T</w:t>
        </w:r>
      </w:ins>
      <w:r w:rsidRPr="005E3FBE">
        <w:t xml:space="preserve">he observed </w:t>
      </w:r>
      <w:ins w:id="82" w:author="Eric J. Johnson" w:date="2016-01-08T10:46:00Z">
        <w:r w:rsidR="00100015">
          <w:t>robust</w:t>
        </w:r>
      </w:ins>
      <w:ins w:id="83" w:author="Ayse Zeynep Enkavi" w:date="2016-03-18T12:25:00Z">
        <w:r w:rsidR="00772766">
          <w:t xml:space="preserve"> nonparametric rank order</w:t>
        </w:r>
      </w:ins>
      <w:ins w:id="84" w:author="Eric J. Johnson" w:date="2016-01-08T10:46:00Z">
        <w:r w:rsidR="00100015">
          <w:t xml:space="preserve"> </w:t>
        </w:r>
      </w:ins>
      <w:r w:rsidRPr="005E3FBE">
        <w:t>correlation rho=0.</w:t>
      </w:r>
      <w:r>
        <w:t>6</w:t>
      </w:r>
      <w:r w:rsidRPr="005E3FBE">
        <w:t>7</w:t>
      </w:r>
      <w:r>
        <w:t>6</w:t>
      </w:r>
      <w:r w:rsidRPr="005E3FBE">
        <w:t>, p</w:t>
      </w:r>
      <w:r>
        <w:t>=</w:t>
      </w:r>
      <w:r w:rsidRPr="005E3FBE">
        <w:t>0.00</w:t>
      </w:r>
      <w:r>
        <w:t>4</w:t>
      </w:r>
      <w:proofErr w:type="gramStart"/>
      <w:r>
        <w:t>.</w:t>
      </w:r>
      <w:ins w:id="85" w:author="Eric J. Johnson" w:date="2016-01-08T10:47:00Z">
        <w:r w:rsidR="00100015">
          <w:t>,</w:t>
        </w:r>
      </w:ins>
      <w:proofErr w:type="gramEnd"/>
    </w:p>
    <w:p w14:paraId="0F74A690" w14:textId="77777777" w:rsidR="00CB4B24" w:rsidRDefault="00CB4B24" w:rsidP="00075726"/>
    <w:p w14:paraId="09269318" w14:textId="77777777" w:rsidR="003512BA" w:rsidRDefault="00B30F0B" w:rsidP="00075726">
      <w:r>
        <w:t xml:space="preserve">Since an MRI was </w:t>
      </w:r>
      <w:r w:rsidR="00563AE8">
        <w:t xml:space="preserve">not </w:t>
      </w:r>
      <w:r>
        <w:t>available</w:t>
      </w:r>
      <w:r w:rsidR="00563AE8">
        <w:t xml:space="preserve"> for all subjects</w:t>
      </w:r>
      <w:r>
        <w:t>, we performed the following analysis in a subset of participants (</w:t>
      </w:r>
      <w:r w:rsidR="000F1903" w:rsidRPr="005E3FBE">
        <w:t>see SOM for details)</w:t>
      </w:r>
      <w:r>
        <w:t>.</w:t>
      </w:r>
      <w:r w:rsidR="000F1903" w:rsidRPr="005E3FBE">
        <w:t xml:space="preserve"> </w:t>
      </w:r>
      <w:r>
        <w:t>W</w:t>
      </w:r>
      <w:r w:rsidR="004E47E4" w:rsidRPr="005E3FBE">
        <w:t xml:space="preserve">e </w:t>
      </w:r>
      <w:r w:rsidR="00831013">
        <w:t xml:space="preserve">determined </w:t>
      </w:r>
      <w:r w:rsidR="00B5135A" w:rsidRPr="005E3FBE">
        <w:t>t</w:t>
      </w:r>
      <w:r w:rsidR="00C067B5" w:rsidRPr="005E3FBE">
        <w:t xml:space="preserve">he ratio of compromised hippocampal volume to total volume </w:t>
      </w:r>
      <w:r w:rsidR="00831013">
        <w:t xml:space="preserve">and correlated this individual difference variable </w:t>
      </w:r>
      <w:r w:rsidR="00C067B5" w:rsidRPr="005E3FBE">
        <w:t xml:space="preserve">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r w:rsidR="00831013">
        <w:t xml:space="preserve">observed for these participants, </w:t>
      </w:r>
      <w:r w:rsidR="004E47E4" w:rsidRPr="005E3FBE">
        <w:t>using a non-parametric correlation coefficient that is insensitive to outliers</w:t>
      </w:r>
      <w:ins w:id="86" w:author="Eric J. Johnson" w:date="2016-01-08T10:48:00Z">
        <w:r w:rsidR="00100015">
          <w:t xml:space="preserve"> because it it calculated using rank order</w:t>
        </w:r>
      </w:ins>
      <w:r w:rsidR="00831013">
        <w:t xml:space="preserve">. We </w:t>
      </w:r>
      <w:r w:rsidR="004E47E4" w:rsidRPr="005E3FBE">
        <w:t>found a strong and significant relationship</w:t>
      </w:r>
      <w:r w:rsidR="00831013">
        <w:t xml:space="preserve"> between these two variables, as shown in </w:t>
      </w:r>
      <w:r w:rsidR="002612C9" w:rsidRPr="005E3FBE">
        <w:t>Fig</w:t>
      </w:r>
      <w:r w:rsidR="00831013">
        <w:t>ure</w:t>
      </w:r>
      <w:r w:rsidR="00641DF6">
        <w:t xml:space="preserve"> </w:t>
      </w:r>
      <w:r w:rsidR="002612C9" w:rsidRPr="005E3FBE">
        <w:t>3</w:t>
      </w:r>
      <w:r w:rsidR="006964FF">
        <w:t xml:space="preserve"> (</w:t>
      </w:r>
      <w:r w:rsidR="00831013">
        <w:t>S</w:t>
      </w:r>
      <w:r w:rsidR="00D147E2" w:rsidRPr="005E3FBE">
        <w:t>pearman-rho = 0.</w:t>
      </w:r>
      <w:r w:rsidR="00450B16">
        <w:t>676</w:t>
      </w:r>
      <w:r w:rsidR="00C067B5" w:rsidRPr="005E3FBE">
        <w:t>;</w:t>
      </w:r>
      <w:r w:rsidR="00450B16">
        <w:t xml:space="preserve"> </w:t>
      </w:r>
      <w:proofErr w:type="gramStart"/>
      <w:r w:rsidR="00450B16">
        <w:t>F(</w:t>
      </w:r>
      <w:proofErr w:type="gramEnd"/>
      <w:r w:rsidR="00450B16">
        <w:t>1, 14) = 11.78,</w:t>
      </w:r>
      <w:r w:rsidR="00C067B5" w:rsidRPr="005E3FBE">
        <w:t xml:space="preserve"> p</w:t>
      </w:r>
      <w:r w:rsidR="00450B16">
        <w:t>=</w:t>
      </w:r>
      <w:r w:rsidR="00C067B5" w:rsidRPr="005E3FBE">
        <w:t>0.</w:t>
      </w:r>
      <w:r w:rsidR="00450B16" w:rsidRPr="005E3FBE">
        <w:t>00</w:t>
      </w:r>
      <w:r w:rsidR="00450B16">
        <w:t>4</w:t>
      </w:r>
      <w:r w:rsidR="00C067B5" w:rsidRPr="005E3FBE">
        <w:t>; n=16)</w:t>
      </w:r>
      <w:r w:rsidR="006964FF">
        <w:t xml:space="preserve">, such that </w:t>
      </w:r>
      <w:r w:rsidR="003C1932">
        <w:t>the larger the lesion</w:t>
      </w:r>
      <w:r w:rsidR="006964FF">
        <w:t xml:space="preserve"> volume</w:t>
      </w:r>
      <w:r w:rsidR="003C1932">
        <w:t xml:space="preserve">, the less consistent were the </w:t>
      </w:r>
      <w:r w:rsidR="00DE3458">
        <w:t>value-based choices</w:t>
      </w:r>
      <w:r w:rsidR="003C1932">
        <w:t>.</w:t>
      </w:r>
      <w:r w:rsidR="004E47E4" w:rsidRPr="005E3FBE">
        <w:t xml:space="preserve">  </w:t>
      </w:r>
    </w:p>
    <w:p w14:paraId="27E5BCB6" w14:textId="77777777" w:rsidR="004E47E4" w:rsidRDefault="004E47E4" w:rsidP="0090105A">
      <w:r w:rsidRPr="005E3FBE">
        <w:t xml:space="preserve">To </w:t>
      </w:r>
      <w:r w:rsidR="00D46D46">
        <w:t>provide context for interpreting</w:t>
      </w:r>
      <w:r w:rsidRPr="005E3FBE">
        <w:t xml:space="preserve"> the observed frequenc</w:t>
      </w:r>
      <w:r w:rsidR="006964FF">
        <w:t>ies</w:t>
      </w:r>
      <w:r w:rsidRPr="005E3FBE">
        <w:t xml:space="preserve"> of intransitivity, we conducted a series of simulations that use a random utility model with a stochastic term added to the utility of the options,</w:t>
      </w:r>
      <w:r w:rsidR="0090105A">
        <w:t xml:space="preserve"> such that the probability of choosing option A (</w:t>
      </w:r>
      <w:proofErr w:type="gramStart"/>
      <m:oMath>
        <m:r>
          <w:rPr>
            <w:rFonts w:ascii="Cambria Math" w:hAnsi="Cambria Math"/>
          </w:rPr>
          <m:t>p(</m:t>
        </m:r>
        <w:proofErr w:type="gramEnd"/>
        <m:r>
          <w:rPr>
            <w:rFonts w:ascii="Cambria Math" w:hAnsi="Cambria Math"/>
          </w:rPr>
          <m:t>A)</m:t>
        </m:r>
      </m:oMath>
      <w:r w:rsidR="0090105A">
        <w:t xml:space="preserve">) in a decision between A and B </w:t>
      </w:r>
      <w:r w:rsidR="00435E43">
        <w:t>i</w:t>
      </w:r>
      <w:r w:rsidR="0090105A">
        <w:t>s:</w:t>
      </w:r>
    </w:p>
    <w:p w14:paraId="3385666A" w14:textId="77777777" w:rsidR="0090105A" w:rsidRPr="005E3FBE" w:rsidRDefault="0090105A" w:rsidP="007F471C">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B</m:t>
                        </m:r>
                      </m:e>
                    </m:d>
                    <m:r>
                      <w:rPr>
                        <w:rFonts w:ascii="Cambria Math" w:hAnsi="Cambria Math"/>
                      </w:rPr>
                      <m:t>+ αε</m:t>
                    </m:r>
                  </m:e>
                </m:d>
                <m:r>
                  <w:rPr>
                    <w:rFonts w:ascii="Cambria Math" w:hAnsi="Cambria Math"/>
                  </w:rPr>
                  <m:t xml:space="preserve">- </m:t>
                </m:r>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A</m:t>
                        </m:r>
                      </m:e>
                    </m:d>
                    <m:r>
                      <w:rPr>
                        <w:rFonts w:ascii="Cambria Math" w:hAnsi="Cambria Math"/>
                      </w:rPr>
                      <m:t>+ αε</m:t>
                    </m:r>
                  </m:e>
                </m:d>
                <m:r>
                  <w:rPr>
                    <w:rFonts w:ascii="Cambria Math" w:hAnsi="Cambria Math"/>
                  </w:rPr>
                  <m:t xml:space="preserve"> </m:t>
                </m:r>
              </m:sup>
            </m:sSup>
          </m:den>
        </m:f>
      </m:oMath>
      <w:r w:rsidR="0070722C">
        <w:t xml:space="preserve">           Equation 1</w:t>
      </w:r>
    </w:p>
    <w:p w14:paraId="1FB6B140" w14:textId="77777777" w:rsidR="004E47E4" w:rsidRPr="005E3FBE" w:rsidRDefault="0090105A" w:rsidP="00A910F9">
      <w:pPr>
        <w:ind w:firstLine="0"/>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A</m:t>
            </m:r>
          </m:e>
        </m:d>
      </m:oMath>
      <w:r w:rsidR="00435E43">
        <w:t xml:space="preserve"> and </w:t>
      </w:r>
      <m:oMath>
        <m:r>
          <w:rPr>
            <w:rFonts w:ascii="Cambria Math" w:hAnsi="Cambria Math"/>
          </w:rPr>
          <m:t>u(B)</m:t>
        </m:r>
      </m:oMath>
      <w:r w:rsidR="00435E43">
        <w:t xml:space="preserve"> represent the utilities of option</w:t>
      </w:r>
      <m:oMath>
        <m:r>
          <w:rPr>
            <w:rFonts w:ascii="Cambria Math" w:hAnsi="Cambria Math"/>
          </w:rPr>
          <m:t>s A and B,  α</m:t>
        </m:r>
      </m:oMath>
      <w:r>
        <w:t xml:space="preserve"> represents the </w:t>
      </w:r>
      <w:r w:rsidR="009F031B" w:rsidRPr="005E3FBE">
        <w:t xml:space="preserve">proportion </w:t>
      </w:r>
      <w:r w:rsidR="0070722C">
        <w:t>(</w:t>
      </w:r>
      <w:r w:rsidR="0070722C" w:rsidRPr="005E3FBE">
        <w:t>between 0 and 1</w:t>
      </w:r>
      <w:r w:rsidR="0070722C">
        <w:t xml:space="preserve">) </w:t>
      </w:r>
      <w:r w:rsidR="009F031B" w:rsidRPr="005E3FBE">
        <w:t>of the observed utility due to random</w:t>
      </w:r>
      <w:r w:rsidR="0070722C">
        <w:t xml:space="preserve"> error</w:t>
      </w:r>
      <w:r>
        <w:t>, and</w:t>
      </w:r>
      <w:r w:rsidR="00CB6091">
        <w:t xml:space="preserve"> </w:t>
      </w:r>
      <m:oMath>
        <m:r>
          <w:rPr>
            <w:rFonts w:ascii="Cambria Math" w:hAnsi="Cambria Math"/>
          </w:rPr>
          <m:t>ε</m:t>
        </m:r>
      </m:oMath>
      <w:r w:rsidR="00CB6091">
        <w:t xml:space="preserve"> is</w:t>
      </w:r>
      <w:r w:rsidR="0070722C">
        <w:t xml:space="preserve"> the</w:t>
      </w:r>
      <w:r w:rsidR="00CB6091">
        <w:t xml:space="preserve"> </w:t>
      </w:r>
      <w:r w:rsidR="0070722C">
        <w:t>random error</w:t>
      </w:r>
      <w:r w:rsidR="009F031B" w:rsidRPr="005E3FBE">
        <w:t xml:space="preserve">. It can be shown analytically that the maximum proportion of intransitive triples </w:t>
      </w:r>
      <w:r w:rsidR="0070722C">
        <w:t>is</w:t>
      </w:r>
      <w:r w:rsidR="009F031B" w:rsidRPr="005E3FBE">
        <w:t xml:space="preserve"> .25 (see SOM</w:t>
      </w:r>
      <w:ins w:id="87" w:author="Ayse Zeynep Enkavi" w:date="2016-01-04T12:00:00Z">
        <w:r w:rsidR="006304DA">
          <w:t xml:space="preserve"> Figure S5</w:t>
        </w:r>
      </w:ins>
      <w:r w:rsidR="00451CCF">
        <w:t>, also noted in the discussion section of Tversky, 1969</w:t>
      </w:r>
      <w:r w:rsidR="009F031B" w:rsidRPr="005E3FBE">
        <w:t>)</w:t>
      </w:r>
      <w:r w:rsidR="0070722C">
        <w:t>. T</w:t>
      </w:r>
      <w:r w:rsidR="009F031B" w:rsidRPr="005E3FBE">
        <w:t xml:space="preserve">he question </w:t>
      </w:r>
      <w:r w:rsidR="0070722C">
        <w:t xml:space="preserve">of interest to us, given our hypothesis that the degree of </w:t>
      </w:r>
      <w:r w:rsidR="00832CFC">
        <w:t xml:space="preserve">MTL patients’ </w:t>
      </w:r>
      <w:r w:rsidR="0070722C">
        <w:t xml:space="preserve">hippocampal sclerosis increases </w:t>
      </w:r>
      <m:oMath>
        <m:r>
          <w:rPr>
            <w:rFonts w:ascii="Cambria Math" w:hAnsi="Cambria Math"/>
          </w:rPr>
          <m:t>α</m:t>
        </m:r>
      </m:oMath>
      <w:r w:rsidR="0070722C">
        <w:t>, the proportion of random error in option value construction,</w:t>
      </w:r>
      <w:r w:rsidR="0070722C" w:rsidRPr="005E3FBE">
        <w:t xml:space="preserve"> </w:t>
      </w:r>
      <w:r w:rsidR="009F031B" w:rsidRPr="005E3FBE">
        <w:t xml:space="preserve">is how the proportion </w:t>
      </w:r>
      <w:r w:rsidR="0070722C">
        <w:t xml:space="preserve">of intransitive triples </w:t>
      </w:r>
      <w:r w:rsidR="009F031B" w:rsidRPr="005E3FBE">
        <w:t xml:space="preserve">increases as error in utilities increases.  </w:t>
      </w:r>
      <w:r w:rsidR="00451CCF">
        <w:t>T</w:t>
      </w:r>
      <w:r w:rsidR="009F031B" w:rsidRPr="005E3FBE">
        <w:t>he effect is non-linear</w:t>
      </w:r>
      <w:r w:rsidR="0070722C">
        <w:t xml:space="preserve"> (see SOM</w:t>
      </w:r>
      <w:ins w:id="88" w:author="Ayse Zeynep Enkavi" w:date="2016-01-04T12:00:00Z">
        <w:r w:rsidR="006304DA">
          <w:t xml:space="preserve"> Figure S6</w:t>
        </w:r>
      </w:ins>
      <w:r w:rsidR="0070722C">
        <w:t>)</w:t>
      </w:r>
      <w:r w:rsidR="009F031B" w:rsidRPr="005E3FBE">
        <w:t xml:space="preserve">, </w:t>
      </w:r>
      <w:r w:rsidR="0070722C">
        <w:t>and</w:t>
      </w:r>
      <w:r w:rsidR="009F031B" w:rsidRPr="005E3FBE">
        <w:t xml:space="preserve"> the observed intransitivities in the MTL group correspond to </w:t>
      </w:r>
      <w:proofErr w:type="gramStart"/>
      <w:r w:rsidR="0070722C">
        <w:t>an</w:t>
      </w:r>
      <w:proofErr w:type="gramEnd"/>
      <w:r w:rsidR="0070722C">
        <w:t xml:space="preserve"> </w:t>
      </w:r>
      <m:oMath>
        <m:r>
          <w:rPr>
            <w:rFonts w:ascii="Cambria Math" w:hAnsi="Cambria Math"/>
          </w:rPr>
          <m:t>α</m:t>
        </m:r>
      </m:oMath>
      <w:r w:rsidR="0070722C" w:rsidRPr="005E3FBE">
        <w:t xml:space="preserve"> </w:t>
      </w:r>
      <w:r w:rsidR="0070722C">
        <w:t xml:space="preserve">of .3, i.e., </w:t>
      </w:r>
      <w:r w:rsidR="009F031B" w:rsidRPr="005E3FBE">
        <w:t xml:space="preserve">the level expected if </w:t>
      </w:r>
      <w:r w:rsidR="0070722C">
        <w:t>random</w:t>
      </w:r>
      <w:r w:rsidR="009F031B" w:rsidRPr="005E3FBE">
        <w:t xml:space="preserve"> error represented approximately 30 percent of the utility </w:t>
      </w:r>
      <w:r w:rsidR="0070722C">
        <w:t xml:space="preserve">values </w:t>
      </w:r>
      <w:r w:rsidR="009F031B" w:rsidRPr="005E3FBE">
        <w:t xml:space="preserve">in </w:t>
      </w:r>
      <w:r w:rsidR="0070722C">
        <w:t>E</w:t>
      </w:r>
      <w:r w:rsidR="009F031B" w:rsidRPr="005E3FBE">
        <w:t>quation 1.</w:t>
      </w:r>
    </w:p>
    <w:p w14:paraId="3EBA9554" w14:textId="77777777" w:rsidR="007F7004" w:rsidRPr="005E3FBE" w:rsidRDefault="009F031B" w:rsidP="006C51BD">
      <w:r w:rsidRPr="005E3FBE">
        <w:t xml:space="preserve">Several explanations </w:t>
      </w:r>
      <w:r w:rsidR="0070722C" w:rsidRPr="005E3FBE">
        <w:t xml:space="preserve">alternative </w:t>
      </w:r>
      <w:r w:rsidR="0070722C">
        <w:t xml:space="preserve">to </w:t>
      </w:r>
      <w:r w:rsidR="0045785E">
        <w:t xml:space="preserve">our account of random error in value construction </w:t>
      </w:r>
      <w:r w:rsidRPr="005E3FBE">
        <w:t xml:space="preserve">can be </w:t>
      </w:r>
      <w:r w:rsidR="0045785E">
        <w:t>test</w:t>
      </w:r>
      <w:r w:rsidRPr="005E3FBE">
        <w:t xml:space="preserve">ed with </w:t>
      </w:r>
      <w:r w:rsidR="0045785E">
        <w:t>our</w:t>
      </w:r>
      <w:r w:rsidRPr="005E3FBE">
        <w:t xml:space="preserve"> data.  </w:t>
      </w:r>
      <w:r w:rsidR="005460CF">
        <w:t xml:space="preserve">One possible alternative explanation </w:t>
      </w:r>
      <w:r w:rsidR="0045785E">
        <w:t xml:space="preserve">involves explicit episodic memory of previous value comparisons, rather than value construction for the two options of each pairwise choice. Under this account, </w:t>
      </w:r>
      <w:r w:rsidR="005460CF">
        <w:t xml:space="preserve">non-MTL respondents </w:t>
      </w:r>
      <w:r w:rsidR="0045785E">
        <w:t>may have</w:t>
      </w:r>
      <w:r w:rsidR="005460CF">
        <w:t xml:space="preserve"> better memory for their choices made earlier in the t</w:t>
      </w:r>
      <w:r w:rsidR="00DE3458">
        <w:t xml:space="preserve">ask, and </w:t>
      </w:r>
      <w:r w:rsidR="0045785E">
        <w:t xml:space="preserve">this better episodic memory </w:t>
      </w:r>
      <w:r w:rsidR="00DE3458">
        <w:t>prevent</w:t>
      </w:r>
      <w:r w:rsidR="0045785E">
        <w:t>s</w:t>
      </w:r>
      <w:r w:rsidR="00DE3458">
        <w:t xml:space="preserve"> in</w:t>
      </w:r>
      <w:r w:rsidR="005460CF">
        <w:t xml:space="preserve">transitive choices. This </w:t>
      </w:r>
      <w:r w:rsidR="0045785E">
        <w:t xml:space="preserve">account </w:t>
      </w:r>
      <w:r w:rsidR="005460CF">
        <w:t>would suggest that the rate of intransitivities declines over time</w:t>
      </w:r>
      <w:r w:rsidR="0045785E">
        <w:t>, as previous choices are remembered and used to avoid intransitive later choices, and this decline in intransitivities over choice trials would</w:t>
      </w:r>
      <w:r w:rsidR="005460CF">
        <w:t xml:space="preserve"> differ for the MTL and non-MTL groups.  We tested this hypothesis and saw n</w:t>
      </w:r>
      <w:r w:rsidR="0045785E">
        <w:t xml:space="preserve">either a significant decrease in intransitivities over choice trials </w:t>
      </w:r>
      <w:r w:rsidR="005460CF">
        <w:t>(</w:t>
      </w:r>
      <w:r w:rsidR="0008215D">
        <w:t>linear trend b = 7.155 × 10</w:t>
      </w:r>
      <w:r w:rsidR="0008215D">
        <w:rPr>
          <w:vertAlign w:val="superscript"/>
        </w:rPr>
        <w:t>-3</w:t>
      </w:r>
      <w:r w:rsidR="0008215D">
        <w:t xml:space="preserve">, </w:t>
      </w:r>
      <w:proofErr w:type="gramStart"/>
      <w:r w:rsidR="0008215D">
        <w:t>t(</w:t>
      </w:r>
      <w:proofErr w:type="gramEnd"/>
      <w:r w:rsidR="0008215D">
        <w:t>17200) = 0.297, p = 0.766, quadratic trend b = 7.727 × 10</w:t>
      </w:r>
      <w:r w:rsidR="0008215D">
        <w:rPr>
          <w:vertAlign w:val="superscript"/>
        </w:rPr>
        <w:t>-3</w:t>
      </w:r>
      <w:r w:rsidR="0008215D">
        <w:t>, t(17200) = 0.458, p = 0.647</w:t>
      </w:r>
      <w:r w:rsidR="005460CF">
        <w:t>)</w:t>
      </w:r>
      <w:r w:rsidR="0045785E">
        <w:t>,</w:t>
      </w:r>
      <w:r w:rsidR="0095079F">
        <w:t xml:space="preserve"> </w:t>
      </w:r>
      <w:r w:rsidR="0045785E">
        <w:t>nor any difference in slopes  for MTL vs. non-MTL groups</w:t>
      </w:r>
      <w:r w:rsidR="0095079F">
        <w:t xml:space="preserve"> (linear trend MTL group interaction b = - 0.003, t(88) = -0.955, p = 0.339)</w:t>
      </w:r>
      <w:r w:rsidR="0045785E">
        <w:t>.</w:t>
      </w:r>
    </w:p>
    <w:p w14:paraId="16FF9062" w14:textId="77777777" w:rsidR="008B6F70" w:rsidRDefault="0045785E" w:rsidP="00D03A87">
      <w:pPr>
        <w:tabs>
          <w:tab w:val="clear" w:pos="0"/>
        </w:tabs>
        <w:ind w:right="0"/>
      </w:pPr>
      <w:r>
        <w:rPr>
          <w:rFonts w:ascii="Times" w:hAnsi="Times"/>
          <w:bCs w:val="0"/>
          <w:iCs w:val="0"/>
          <w:szCs w:val="24"/>
        </w:rPr>
        <w:t xml:space="preserve">Another alternative explanation </w:t>
      </w:r>
      <w:r w:rsidR="00701853">
        <w:rPr>
          <w:rFonts w:ascii="Times" w:hAnsi="Times"/>
          <w:bCs w:val="0"/>
          <w:iCs w:val="0"/>
          <w:szCs w:val="24"/>
        </w:rPr>
        <w:t>involves</w:t>
      </w:r>
      <w:r>
        <w:rPr>
          <w:rFonts w:ascii="Times" w:hAnsi="Times"/>
          <w:bCs w:val="0"/>
          <w:iCs w:val="0"/>
          <w:szCs w:val="24"/>
        </w:rPr>
        <w:t xml:space="preserve"> group differences in </w:t>
      </w:r>
      <w:r w:rsidR="00C35692" w:rsidRPr="005E3FBE">
        <w:rPr>
          <w:rFonts w:ascii="Times" w:hAnsi="Times"/>
          <w:bCs w:val="0"/>
          <w:iCs w:val="0"/>
          <w:szCs w:val="24"/>
        </w:rPr>
        <w:t>speed-</w:t>
      </w:r>
      <w:r w:rsidR="005B4F43" w:rsidRPr="005E3FBE">
        <w:rPr>
          <w:rFonts w:ascii="Times" w:hAnsi="Times"/>
          <w:bCs w:val="0"/>
          <w:iCs w:val="0"/>
          <w:szCs w:val="24"/>
        </w:rPr>
        <w:t>accuracy tradeoff</w:t>
      </w:r>
      <w:r w:rsidR="00A034E6">
        <w:rPr>
          <w:rFonts w:ascii="Times" w:hAnsi="Times"/>
          <w:bCs w:val="0"/>
          <w:iCs w:val="0"/>
          <w:szCs w:val="24"/>
        </w:rPr>
        <w:t>. To test this</w:t>
      </w:r>
      <w:r w:rsidR="00E02A71" w:rsidRPr="005E3FBE">
        <w:rPr>
          <w:rFonts w:ascii="Times" w:hAnsi="Times"/>
          <w:bCs w:val="0"/>
          <w:iCs w:val="0"/>
          <w:szCs w:val="24"/>
        </w:rPr>
        <w:t>,</w:t>
      </w:r>
      <w:r w:rsidR="005B4F43"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and the relationship between responses latencies and intransitivities</w:t>
      </w:r>
      <w:r w:rsidR="00A034E6">
        <w:rPr>
          <w:rFonts w:ascii="Times" w:hAnsi="Times"/>
          <w:bCs w:val="0"/>
          <w:iCs w:val="0"/>
          <w:szCs w:val="24"/>
        </w:rPr>
        <w:t xml:space="preserve"> for MTL and non-MTL groups</w:t>
      </w:r>
      <w:r w:rsidR="005B4F43" w:rsidRPr="005E3FBE">
        <w:rPr>
          <w:rFonts w:ascii="Times" w:hAnsi="Times"/>
          <w:bCs w:val="0"/>
          <w:iCs w:val="0"/>
          <w:szCs w:val="24"/>
        </w:rPr>
        <w:t>.</w:t>
      </w:r>
      <w:r w:rsidR="00D217DC" w:rsidRPr="005E3FBE">
        <w:rPr>
          <w:rFonts w:eastAsia="Malgun Gothic"/>
        </w:rPr>
        <w:t xml:space="preserve"> </w:t>
      </w:r>
      <w:r w:rsidR="00A034E6">
        <w:rPr>
          <w:rFonts w:eastAsia="Malgun Gothic"/>
        </w:rPr>
        <w:t>Contrary to a speed-accuracy tradeoff, w</w:t>
      </w:r>
      <w:r w:rsidR="005B4F43" w:rsidRPr="005E3FBE">
        <w:rPr>
          <w:rFonts w:eastAsia="Malgun Gothic"/>
        </w:rPr>
        <w:t>e</w:t>
      </w:r>
      <w:r w:rsidR="00D217DC" w:rsidRPr="005E3FBE">
        <w:rPr>
          <w:rFonts w:eastAsia="Malgun Gothic"/>
        </w:rPr>
        <w:t xml:space="preserve"> found that slower </w:t>
      </w:r>
      <w:r w:rsidR="00A034E6">
        <w:rPr>
          <w:rFonts w:eastAsia="Malgun Gothic"/>
        </w:rPr>
        <w:t xml:space="preserve">(rather than faster) </w:t>
      </w:r>
      <w:r w:rsidR="00D217DC" w:rsidRPr="005E3FBE">
        <w:rPr>
          <w:rFonts w:eastAsia="Malgun Gothic"/>
        </w:rPr>
        <w:t>trial</w:t>
      </w:r>
      <w:r w:rsidR="005B4F43" w:rsidRPr="005E3FBE">
        <w:rPr>
          <w:rFonts w:eastAsia="Malgun Gothic"/>
        </w:rPr>
        <w:t>s</w:t>
      </w:r>
      <w:r w:rsidR="00D217DC" w:rsidRPr="005E3FBE">
        <w:rPr>
          <w:rFonts w:eastAsia="Malgun Gothic"/>
        </w:rPr>
        <w:t xml:space="preserve"> were mo</w:t>
      </w:r>
      <w:r w:rsidR="00A034E6">
        <w:rPr>
          <w:rFonts w:eastAsia="Malgun Gothic"/>
        </w:rPr>
        <w:t>re</w:t>
      </w:r>
      <w:r w:rsidR="00D217DC" w:rsidRPr="005E3FBE">
        <w:rPr>
          <w:rFonts w:eastAsia="Malgun Gothic"/>
        </w:rPr>
        <w:t xml:space="preserve"> likely to be involved in intransitive triplets</w:t>
      </w:r>
      <w:r w:rsidR="008D7B1A">
        <w:rPr>
          <w:rFonts w:eastAsia="Malgun Gothic"/>
        </w:rPr>
        <w:t xml:space="preserve"> (</w:t>
      </w:r>
      <w:r w:rsidR="008D7B1A">
        <w:t>b = 0.2</w:t>
      </w:r>
      <w:r w:rsidR="000817DA">
        <w:t>41</w:t>
      </w:r>
      <w:r w:rsidR="008D7B1A">
        <w:t xml:space="preserve">, </w:t>
      </w:r>
      <w:proofErr w:type="gramStart"/>
      <w:r w:rsidR="008D7B1A">
        <w:t>t(</w:t>
      </w:r>
      <w:proofErr w:type="gramEnd"/>
      <w:r w:rsidR="008D7B1A">
        <w:t>17</w:t>
      </w:r>
      <w:r w:rsidR="000817DA">
        <w:t>240</w:t>
      </w:r>
      <w:r w:rsidR="008D7B1A">
        <w:t xml:space="preserve">) = </w:t>
      </w:r>
      <w:r w:rsidR="000817DA">
        <w:t>21.192</w:t>
      </w:r>
      <w:r w:rsidR="008D7B1A">
        <w:t>, p &lt; 0.001)</w:t>
      </w:r>
      <w:r w:rsidR="000817DA">
        <w:t xml:space="preserve"> for all groups</w:t>
      </w:r>
      <w:r w:rsidR="00D217DC" w:rsidRPr="005E3FBE">
        <w:rPr>
          <w:rFonts w:eastAsia="Malgun Gothic"/>
        </w:rPr>
        <w:t xml:space="preserve">, and </w:t>
      </w:r>
      <w:r w:rsidR="000817DA">
        <w:rPr>
          <w:rFonts w:eastAsia="Malgun Gothic"/>
        </w:rPr>
        <w:t xml:space="preserve">that this did not differ for the MTL group (i.e., no interaction with this group: b = -.0009, t(17240) = -1.276, p = .202). Moreover, </w:t>
      </w:r>
      <w:r w:rsidR="00D217DC" w:rsidRPr="005E3FBE">
        <w:t xml:space="preserve">the MTL group </w:t>
      </w:r>
      <w:r w:rsidR="000817DA">
        <w:t xml:space="preserve">actually </w:t>
      </w:r>
      <w:r w:rsidR="00D217DC" w:rsidRPr="005E3FBE">
        <w:t>ha</w:t>
      </w:r>
      <w:r w:rsidR="009C3C08" w:rsidRPr="005E3FBE">
        <w:t>d</w:t>
      </w:r>
      <w:r w:rsidR="00D217DC" w:rsidRPr="005E3FBE">
        <w:t xml:space="preserve"> a significantly slower average response time per trial</w:t>
      </w:r>
      <w:r w:rsidR="006F576F">
        <w:t xml:space="preserve"> (b = 0.301, </w:t>
      </w:r>
      <w:proofErr w:type="gramStart"/>
      <w:r w:rsidR="006F576F">
        <w:t>t(</w:t>
      </w:r>
      <w:proofErr w:type="gramEnd"/>
      <w:r w:rsidR="006F576F">
        <w:t>88) = 2.11, p = 0.038)</w:t>
      </w:r>
      <w:r w:rsidR="00D217DC" w:rsidRPr="005E3FBE">
        <w:t xml:space="preserve">. Together, these results suggest that intransitive triplets accompany more </w:t>
      </w:r>
      <w:r w:rsidR="00847E24" w:rsidRPr="005E3FBE">
        <w:t>effortful</w:t>
      </w:r>
      <w:r w:rsidR="000817DA">
        <w:t xml:space="preserve"> and</w:t>
      </w:r>
      <w:r w:rsidR="00D217DC" w:rsidRPr="005E3FBE">
        <w:t xml:space="preserve"> longer responding, eliminating the possibility of a speed-accuracy tradeoff.</w:t>
      </w:r>
      <w:r w:rsidR="0022145E">
        <w:t xml:space="preserve"> </w:t>
      </w:r>
    </w:p>
    <w:p w14:paraId="6552C369" w14:textId="77777777" w:rsidR="00610F8B" w:rsidRDefault="00610F8B" w:rsidP="009E4DFD">
      <w:pPr>
        <w:tabs>
          <w:tab w:val="clear" w:pos="0"/>
        </w:tabs>
        <w:ind w:right="0"/>
        <w:rPr>
          <w:ins w:id="89" w:author="Elke Weber" w:date="2015-12-31T14:17:00Z"/>
        </w:rPr>
      </w:pPr>
      <w:r>
        <w:t>Lastly, we examined whether there were any idiosyncratic effects on preference intransitivity associated with specific stimuli (candy bars). We found no significant differences in the average number of intransitive triplets each bar was involved in (</w:t>
      </w:r>
      <w:r w:rsidR="009E4DFD">
        <w:t xml:space="preserve">Figure </w:t>
      </w:r>
      <w:ins w:id="90" w:author="Ayse Zeynep Enkavi" w:date="2016-01-04T11:40:00Z">
        <w:r w:rsidR="00F83C70">
          <w:t>S2</w:t>
        </w:r>
      </w:ins>
      <w:ins w:id="91" w:author="Elke Weber" w:date="2015-12-31T14:16:00Z">
        <w:r w:rsidR="00D845D2">
          <w:t xml:space="preserve"> in SOM</w:t>
        </w:r>
      </w:ins>
      <w:r w:rsidR="009E4DFD">
        <w:t xml:space="preserve">, </w:t>
      </w:r>
      <w:proofErr w:type="gramStart"/>
      <w:r>
        <w:t>F(</w:t>
      </w:r>
      <w:proofErr w:type="gramEnd"/>
      <w:r>
        <w:t>1, 18) = 0.003, p  = 0.959)</w:t>
      </w:r>
      <w:r w:rsidR="009E4DFD">
        <w:t xml:space="preserve">.  </w:t>
      </w:r>
      <w:r w:rsidR="00E90DFF">
        <w:t xml:space="preserve">To further quantify the </w:t>
      </w:r>
      <w:r w:rsidR="00A06613">
        <w:t>value</w:t>
      </w:r>
      <w:r w:rsidR="00E90DFF">
        <w:t xml:space="preserve"> of each candy</w:t>
      </w:r>
      <w:r w:rsidR="00A06613">
        <w:t xml:space="preserve"> bar</w:t>
      </w:r>
      <w:r w:rsidR="00E90DFF">
        <w:t xml:space="preserve"> we fit the Bradley-Terry-Luce</w:t>
      </w:r>
      <w:r w:rsidR="004105E2">
        <w:t xml:space="preserve"> (BTL)</w:t>
      </w:r>
      <w:r w:rsidR="00E90DFF">
        <w:t xml:space="preserve"> model </w:t>
      </w:r>
      <w:ins w:id="92" w:author="Ayse Zeynep Enkavi" w:date="2016-01-04T17:30:00Z">
        <w:r w:rsidR="007900DC">
          <w:fldChar w:fldCharType="begin" w:fldLock="1"/>
        </w:r>
      </w:ins>
      <w:r w:rsidR="00C74201">
        <w:instrText>ADDIN CSL_CITATION { "citationItems" : [ { "id" : "ITEM-1", "itemData" : { "ISBN" : "9781420065213", "ISSN" : "15487660", "abstract" : "This is a short overview of the R add-on package BradleyTerry2, which facilitates the specification and fitting of Bradley-Terry logit, probit or cauchit models to pair-comparison data. Included are the standard 'unstructured' Bradley-Terry model, structured versions in which the parameters are related through a linear predictor to explanatory variables, and the possibility of an order or 'home advantage' effect or other 'contest-specific' effects. Model fitting is either by maximum likelihood, by penalized quasi-likelihood (for models which involve a random effect), or by bias-reduced maximum likelihood in which the first-order asymptotic bias of parameter estimates is eliminated. Also provided are a simple and efficient approach to handling missing covariate data, and suitably-defined residuals for diagnostic checking of the linear predictor.", "author" : [ { "dropping-particle" : "", "family" : "Firth", "given" : "David", "non-dropping-particle" : "", "parse-names" : false, "suffix" : "" }, { "dropping-particle" : "", "family" : "Turner", "given" : "Heather L", "non-dropping-particle" : "", "parse-names" : false, "suffix" : "" } ], "container-title" : "Development", "id" : "ITEM-1", "issue" : "2002", "issued" : { "date-parts" : [ [ "2012" ] ] }, "page" : "1-10", "title" : "Bradley-Terry models in R : the BradleyTerry2 package", "type" : "article-journal" }, "uris" : [ "http://www.mendeley.com/documents/?uuid=c31f0bb6-ca21-4af0-84c5-a61d942674b9" ] } ], "mendeley" : { "formattedCitation" : "(Firth &amp; Turner, 2012)", "plainTextFormattedCitation" : "(Firth &amp; Turner, 2012)", "previouslyFormattedCitation" : "(Firth &amp; Turner, 2012)" }, "properties" : { "noteIndex" : 0 }, "schema" : "https://github.com/citation-style-language/schema/raw/master/csl-citation.json" }</w:instrText>
      </w:r>
      <w:r w:rsidR="007900DC">
        <w:fldChar w:fldCharType="separate"/>
      </w:r>
      <w:r w:rsidR="007900DC" w:rsidRPr="007900DC">
        <w:rPr>
          <w:noProof/>
        </w:rPr>
        <w:t>(Firth &amp; Turner, 2012)</w:t>
      </w:r>
      <w:ins w:id="93" w:author="Ayse Zeynep Enkavi" w:date="2016-01-04T17:30:00Z">
        <w:r w:rsidR="007900DC">
          <w:fldChar w:fldCharType="end"/>
        </w:r>
      </w:ins>
      <w:r w:rsidR="00E90DFF">
        <w:t xml:space="preserve"> to aggregate paired comparison data of each group. This confirmed poorer fits for the MTL group (AIC = 851.39) compared to the control (AIC = 840.42) and ETL group (AIC = 818.55).</w:t>
      </w:r>
    </w:p>
    <w:p w14:paraId="331F7BBF" w14:textId="77777777" w:rsidR="00D845D2" w:rsidRDefault="00D845D2" w:rsidP="009E4DFD">
      <w:pPr>
        <w:tabs>
          <w:tab w:val="clear" w:pos="0"/>
        </w:tabs>
        <w:ind w:right="0"/>
      </w:pPr>
      <w:ins w:id="94" w:author="Elke Weber" w:date="2015-12-31T14:18:00Z">
        <w:r>
          <w:t>In combination, these analyses suggest that the observed increase in transitivity violations for respondents with MTL lesions in the preference</w:t>
        </w:r>
      </w:ins>
      <w:ins w:id="95" w:author="Elke Weber" w:date="2015-12-31T14:19:00Z">
        <w:r>
          <w:t xml:space="preserve"> task but not number-comparison task</w:t>
        </w:r>
      </w:ins>
      <w:ins w:id="96" w:author="Elke Weber" w:date="2015-12-31T14:20:00Z">
        <w:r>
          <w:t xml:space="preserve">, in a way that is related to the volume of hippocampal lesions, suggests a </w:t>
        </w:r>
      </w:ins>
      <w:ins w:id="97" w:author="Elke Weber" w:date="2015-12-31T14:17:00Z">
        <w:r>
          <w:t>failure in associative abilities</w:t>
        </w:r>
      </w:ins>
      <w:ins w:id="98" w:author="Elke Weber" w:date="2015-12-31T14:21:00Z">
        <w:r>
          <w:t xml:space="preserve"> in this group.</w:t>
        </w:r>
      </w:ins>
    </w:p>
    <w:p w14:paraId="59DB17BE" w14:textId="77777777"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452AA732" w14:textId="7D1EAE87" w:rsidR="001C2AE4" w:rsidRPr="005E3FBE" w:rsidRDefault="00730423" w:rsidP="003E073A">
      <w:ins w:id="99" w:author="Ayse Zeynep Enkavi" w:date="2016-03-18T13:14:00Z">
        <w:r>
          <w:t>We</w:t>
        </w:r>
      </w:ins>
      <w:r w:rsidR="006B5029" w:rsidRPr="005E3FBE">
        <w:t xml:space="preserve"> </w:t>
      </w:r>
      <w:r w:rsidR="005916A3" w:rsidRPr="005E3FBE">
        <w:t xml:space="preserve">provide support for </w:t>
      </w:r>
      <w:r w:rsidR="00592F05">
        <w:t xml:space="preserve">a critical </w:t>
      </w:r>
      <w:r w:rsidR="005916A3" w:rsidRPr="005E3FBE">
        <w:t>role of</w:t>
      </w:r>
      <w:r w:rsidR="00592F05">
        <w:t xml:space="preserve"> brain regions associated with</w:t>
      </w:r>
      <w:r w:rsidR="005916A3" w:rsidRPr="005E3FBE">
        <w:t xml:space="preserve"> memory</w:t>
      </w:r>
      <w:r w:rsidR="00494407">
        <w:t>-</w:t>
      </w:r>
      <w:r w:rsidR="00E471F7">
        <w:t>related processes</w:t>
      </w:r>
      <w:r w:rsidR="005916A3" w:rsidRPr="005E3FBE">
        <w:t xml:space="preserve"> in </w:t>
      </w:r>
      <w:r w:rsidR="00E471F7">
        <w:t>value-based</w:t>
      </w:r>
      <w:r w:rsidR="00592F05">
        <w:t xml:space="preserve"> decision-making</w:t>
      </w:r>
      <w:r w:rsidR="005916A3" w:rsidRPr="005E3FBE">
        <w:t xml:space="preserve">, by showing </w:t>
      </w:r>
      <w:r w:rsidR="006B5029" w:rsidRPr="005E3FBE">
        <w:t>that hippocampal lesions are associated with</w:t>
      </w:r>
      <w:r w:rsidR="00F72439" w:rsidRPr="005E3FBE">
        <w:t xml:space="preserve"> an</w:t>
      </w:r>
      <w:r w:rsidR="00494407">
        <w:t xml:space="preserve"> </w:t>
      </w:r>
      <w:r w:rsidR="00F72439" w:rsidRPr="005E3FBE">
        <w:t>increase in</w:t>
      </w:r>
      <w:r w:rsidR="006B5029" w:rsidRPr="005E3FBE">
        <w:t xml:space="preserve"> </w:t>
      </w:r>
      <w:r w:rsidR="00F66774" w:rsidRPr="005E3FBE">
        <w:t>intransitive</w:t>
      </w:r>
      <w:r w:rsidR="006B5029" w:rsidRPr="005E3FBE">
        <w:t xml:space="preserve"> </w:t>
      </w:r>
      <w:r w:rsidR="00494407">
        <w:t>value-based choices</w:t>
      </w:r>
      <w:r w:rsidR="00494407" w:rsidRPr="005E3FBE">
        <w:t xml:space="preserve"> </w:t>
      </w:r>
      <w:r w:rsidR="006B5029" w:rsidRPr="005E3FBE">
        <w:t xml:space="preserve">and that the degree of </w:t>
      </w:r>
      <w:r w:rsidR="00F66774" w:rsidRPr="005E3FBE">
        <w:t>intransitivity</w:t>
      </w:r>
      <w:r w:rsidR="006B5029" w:rsidRPr="005E3FBE">
        <w:t xml:space="preserve"> is related to </w:t>
      </w:r>
      <w:r w:rsidR="002A32A8" w:rsidRPr="005E3FBE">
        <w:t>magnitude</w:t>
      </w:r>
      <w:r w:rsidR="006B5029" w:rsidRPr="005E3FBE">
        <w:t xml:space="preserve"> of the damage to the hippocampus.</w:t>
      </w:r>
      <w:r w:rsidR="00E471F7">
        <w:t xml:space="preserve"> </w:t>
      </w:r>
      <w:r w:rsidR="006B5029" w:rsidRPr="005E3FBE">
        <w:t xml:space="preserve">A control task </w:t>
      </w:r>
      <w:r w:rsidR="00CE69A6" w:rsidRPr="005E3FBE">
        <w:t xml:space="preserve">not involving </w:t>
      </w:r>
      <w:r w:rsidR="00494407">
        <w:t>value-based</w:t>
      </w:r>
      <w:r w:rsidR="00494407" w:rsidRPr="005E3FBE">
        <w:t xml:space="preserve"> </w:t>
      </w:r>
      <w:r w:rsidR="00CE69A6" w:rsidRPr="005E3FBE">
        <w:t xml:space="preserve">choice </w:t>
      </w:r>
      <w:r w:rsidR="006B5029" w:rsidRPr="005E3FBE">
        <w:t xml:space="preserve">does not show these effects, nor do respondents who have lesions outside of the </w:t>
      </w:r>
      <w:r w:rsidR="002A32A8" w:rsidRPr="005E3FBE">
        <w:t xml:space="preserve">medial </w:t>
      </w:r>
      <w:r w:rsidR="006B5029" w:rsidRPr="005E3FBE">
        <w:t>temporal lobe</w:t>
      </w:r>
      <w:r w:rsidR="00CE69A6" w:rsidRPr="005E3FBE">
        <w:t>.</w:t>
      </w:r>
      <w:r w:rsidR="00E471F7">
        <w:t xml:space="preserve"> </w:t>
      </w:r>
      <w:r w:rsidR="006B5029" w:rsidRPr="005E3FBE">
        <w:t xml:space="preserve">These </w:t>
      </w:r>
      <w:r w:rsidR="00753611">
        <w:t xml:space="preserve">dissociation </w:t>
      </w:r>
      <w:r w:rsidR="006B5029" w:rsidRPr="005E3FBE">
        <w:t xml:space="preserve">results implicate </w:t>
      </w:r>
      <w:r w:rsidR="00587F13">
        <w:t xml:space="preserve">a crucial role for </w:t>
      </w:r>
      <w:r w:rsidR="006B5029" w:rsidRPr="005E3FBE">
        <w:t xml:space="preserve">the </w:t>
      </w:r>
      <w:r w:rsidR="006F260E" w:rsidRPr="005E3FBE">
        <w:t>hippocampal</w:t>
      </w:r>
      <w:r w:rsidR="006B5029" w:rsidRPr="005E3FBE">
        <w:t xml:space="preserve"> areas in preference construction</w:t>
      </w:r>
      <w:r w:rsidR="004B4D40">
        <w:t xml:space="preserve"> </w:t>
      </w:r>
      <w:r w:rsidR="004B4D40">
        <w:fldChar w:fldCharType="begin" w:fldLock="1"/>
      </w:r>
      <w:r w:rsidR="004B4D40">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4B4D40">
        <w:fldChar w:fldCharType="separate"/>
      </w:r>
      <w:r w:rsidR="004B4D40" w:rsidRPr="00994824">
        <w:rPr>
          <w:noProof/>
        </w:rPr>
        <w:t>(Lichtenstein &amp; Slovic, 2006)</w:t>
      </w:r>
      <w:r w:rsidR="004B4D40">
        <w:fldChar w:fldCharType="end"/>
      </w:r>
      <w:r w:rsidR="004B4D40">
        <w:t>, a conceptualization i</w:t>
      </w:r>
      <w:r w:rsidR="001C2AE4" w:rsidRPr="005E3FBE">
        <w:t xml:space="preserve">n </w:t>
      </w:r>
      <w:r w:rsidR="004B4D40">
        <w:t xml:space="preserve">behavioral </w:t>
      </w:r>
      <w:r w:rsidR="001C2AE4" w:rsidRPr="005E3FBE">
        <w:t xml:space="preserve">decision research </w:t>
      </w:r>
      <w:r w:rsidR="004B4D40">
        <w:t xml:space="preserve">in contrast to </w:t>
      </w:r>
      <w:r w:rsidR="001C2AE4" w:rsidRPr="005E3FBE">
        <w:t xml:space="preserve">standard theories of rational choice that </w:t>
      </w:r>
      <w:r w:rsidR="001C2AE4">
        <w:t xml:space="preserve">implicitly </w:t>
      </w:r>
      <w:r w:rsidR="001C2AE4" w:rsidRPr="005E3FBE">
        <w:t xml:space="preserve">assume stable utility functions and </w:t>
      </w:r>
      <w:r w:rsidR="001C2AE4">
        <w:t xml:space="preserve">choice options with </w:t>
      </w:r>
      <w:r w:rsidR="001C2AE4" w:rsidRPr="005E3FBE">
        <w:t>preexisting values</w:t>
      </w:r>
      <w:r w:rsidR="004B4D40">
        <w:t>.</w:t>
      </w:r>
    </w:p>
    <w:p w14:paraId="105CF478" w14:textId="6394BC2E" w:rsidR="005B69FE" w:rsidRDefault="00730423" w:rsidP="007F471C">
      <w:ins w:id="100" w:author="Ayse Zeynep Enkavi" w:date="2016-03-18T13:15:00Z">
        <w:r>
          <w:t>Despite</w:t>
        </w:r>
        <w:r>
          <w:t xml:space="preserve"> </w:t>
        </w:r>
        <w:r>
          <w:t>the</w:t>
        </w:r>
      </w:ins>
      <w:r w:rsidR="00E26334">
        <w:t xml:space="preserve"> evidence for the involvement of </w:t>
      </w:r>
      <w:r w:rsidR="004B4D40">
        <w:t>the hippocampus</w:t>
      </w:r>
      <w:r w:rsidR="00E26334">
        <w:t xml:space="preserve"> in consistent value-based decisions</w:t>
      </w:r>
      <w:r w:rsidR="00753611">
        <w:t>,</w:t>
      </w:r>
      <w:r w:rsidR="00E26334">
        <w:t xml:space="preserve"> t</w:t>
      </w:r>
      <w:r w:rsidR="005B69FE">
        <w:t>he</w:t>
      </w:r>
      <w:r w:rsidR="00E26334">
        <w:t xml:space="preserve"> delineation of</w:t>
      </w:r>
      <w:r w:rsidR="005B69FE">
        <w:t xml:space="preserve"> specific cognitive and neural mechanisms </w:t>
      </w:r>
      <w:proofErr w:type="gramStart"/>
      <w:r w:rsidR="00E26334">
        <w:t>provide</w:t>
      </w:r>
      <w:proofErr w:type="gramEnd"/>
      <w:r w:rsidR="00E26334">
        <w:t xml:space="preserve"> multiple avenues for future research. </w:t>
      </w:r>
    </w:p>
    <w:p w14:paraId="591B6820" w14:textId="77777777" w:rsidR="00E26334" w:rsidRPr="005E3FBE" w:rsidRDefault="00E26334" w:rsidP="007F471C">
      <w:r w:rsidRPr="005E3FBE">
        <w:t xml:space="preserve">First, the hippocampus is just one part in a larger network of relevant brain areas involved in the retrieval and processing of choice values. A recent review </w:t>
      </w:r>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r w:rsidRPr="005E3FBE">
        <w:fldChar w:fldCharType="end"/>
      </w:r>
      <w:r w:rsidRPr="005E3FBE">
        <w:t xml:space="preserve"> suggests hippocampal involvement in a variety of cognitive functions outside of the domain of declarative memory</w:t>
      </w:r>
      <w:ins w:id="101" w:author="Ayse Zeynep Enkavi" w:date="2016-01-04T16:58:00Z">
        <w:r w:rsidR="00F770D9">
          <w:t xml:space="preserve"> </w:t>
        </w:r>
      </w:ins>
      <w:r w:rsidRPr="005E3FBE">
        <w:t>provid</w:t>
      </w:r>
      <w:ins w:id="102" w:author="Ayse Zeynep Enkavi" w:date="2016-01-04T16:58:00Z">
        <w:r w:rsidR="00F770D9">
          <w:t>ing</w:t>
        </w:r>
      </w:ins>
      <w:r w:rsidRPr="005E3FBE">
        <w:t xml:space="preserve"> two different hypotheses of hippocampal function</w:t>
      </w:r>
      <w:ins w:id="103" w:author="Ayse Zeynep Enkavi" w:date="2016-01-04T16:58:00Z">
        <w:r w:rsidR="00590027">
          <w:t>:</w:t>
        </w:r>
      </w:ins>
      <w:r w:rsidRPr="005E3FBE">
        <w:t xml:space="preserve"> The memory modulation hypothesis proposes that representations within the hippocampus may transiently bias other cognitive functions </w:t>
      </w:r>
      <w:ins w:id="104" w:author="Ayse Zeynep Enkavi" w:date="2016-01-04T16:58:00Z">
        <w:r w:rsidR="00590027">
          <w:t>e.g.</w:t>
        </w:r>
      </w:ins>
      <w:r w:rsidRPr="005E3FBE">
        <w:t xml:space="preserve"> value computations in our task. The adaptive function hypothesis, in contrast, highlights the hippocampus as a central processing unit with specific computations carried out in the hippocampal networks, depending on the task at hand. </w:t>
      </w:r>
    </w:p>
    <w:p w14:paraId="0B7666E0" w14:textId="77777777" w:rsidR="005329B2" w:rsidRDefault="002F0E37" w:rsidP="006E681B">
      <w:pPr>
        <w:ind w:firstLine="0"/>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r w:rsidR="00494407">
        <w:t>value-based choice</w:t>
      </w:r>
      <w:r w:rsidR="00494407" w:rsidRPr="005E3FBE">
        <w:t xml:space="preserve"> </w:t>
      </w:r>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ventromedial prefrontal cortex (</w:t>
      </w:r>
      <w:proofErr w:type="spellStart"/>
      <w:r w:rsidR="00711A77" w:rsidRPr="005E3FBE">
        <w:t>vmPFC</w:t>
      </w:r>
      <w:proofErr w:type="spellEnd"/>
      <w:r w:rsidR="00711A77" w:rsidRPr="005E3FBE">
        <w:t xml:space="preserve">)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r w:rsidR="00753611">
        <w:t>,</w:t>
      </w:r>
      <w:r w:rsidR="00E26334">
        <w:t xml:space="preserve"> potentially in line with the memory modulation hypothesis</w:t>
      </w:r>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r w:rsidR="0090145D">
        <w:t xml:space="preserve"> </w:t>
      </w:r>
      <w:r w:rsidR="007E35AE">
        <w:rPr>
          <w:noProof/>
        </w:rPr>
        <w:fldChar w:fldCharType="begin" w:fldLock="1"/>
      </w:r>
      <w:r w:rsidR="001867B8">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r w:rsidR="007E35AE">
        <w:rPr>
          <w:noProof/>
        </w:rPr>
        <w:fldChar w:fldCharType="end"/>
      </w:r>
      <w:r w:rsidR="0090145D">
        <w:t xml:space="preserve">. </w:t>
      </w:r>
      <w:r w:rsidR="00DC374E">
        <w:t xml:space="preserve">In addition to being directly and </w:t>
      </w:r>
      <w:proofErr w:type="spellStart"/>
      <w:r w:rsidR="00DC374E">
        <w:t>monosynaptically</w:t>
      </w:r>
      <w:proofErr w:type="spellEnd"/>
      <w:r w:rsidR="00DC374E">
        <w:t xml:space="preserve"> connected to the prefrontal cortex</w:t>
      </w:r>
      <w:r w:rsidR="00753611">
        <w:t>,</w:t>
      </w:r>
      <w:r w:rsidR="00DC374E">
        <w:t xml:space="preserve"> animal work suggests </w:t>
      </w:r>
      <w:r w:rsidR="008A574A">
        <w:t xml:space="preserve">a </w:t>
      </w:r>
      <w:r w:rsidR="00DC374E">
        <w:t>topographically specific hippocampal projections map on functionally distinct prefrontal regions</w:t>
      </w:r>
      <w:r w:rsidR="00597417" w:rsidRPr="005E3FBE">
        <w:t xml:space="preserve"> </w:t>
      </w:r>
      <w:ins w:id="105" w:author="Ayse Zeynep Enkavi" w:date="2016-01-04T17:27:00Z">
        <w:r w:rsidR="001867B8">
          <w:fldChar w:fldCharType="begin" w:fldLock="1"/>
        </w:r>
      </w:ins>
      <w:r w:rsidR="001867B8">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plainTextFormattedCitation" : "(Cole et al., 2010; Godsil et al., 2013)", "previouslyFormattedCitation" : "(Cole et al., 2010; Godsil et al., 2013)" }, "properties" : { "noteIndex" : 0 }, "schema" : "https://github.com/citation-style-language/schema/raw/master/csl-citation.json" }</w:instrText>
      </w:r>
      <w:r w:rsidR="001867B8">
        <w:fldChar w:fldCharType="separate"/>
      </w:r>
      <w:r w:rsidR="001867B8" w:rsidRPr="001867B8">
        <w:rPr>
          <w:noProof/>
        </w:rPr>
        <w:t>(Cole et al., 2010; Godsil et al., 2013)</w:t>
      </w:r>
      <w:ins w:id="106" w:author="Ayse Zeynep Enkavi" w:date="2016-01-04T17:27:00Z">
        <w:r w:rsidR="001867B8">
          <w:fldChar w:fldCharType="end"/>
        </w:r>
      </w:ins>
      <w:r w:rsidR="00A444F4" w:rsidRPr="005E3FBE">
        <w:t>.</w:t>
      </w:r>
      <w:r w:rsidR="006F260E" w:rsidRPr="005E3FBE">
        <w:t xml:space="preserve"> </w:t>
      </w:r>
    </w:p>
    <w:p w14:paraId="58554B48" w14:textId="77777777" w:rsidR="00F06BF4" w:rsidRDefault="005329B2" w:rsidP="006E681B">
      <w:pPr>
        <w:ind w:firstLine="0"/>
      </w:pPr>
      <w:r>
        <w:tab/>
      </w:r>
      <w:r w:rsidR="00DC374E">
        <w:t xml:space="preserve">This possibility calls for a nuanced investigation of the interactions between hippocampal and prefrontal regions in value-based decision-making. </w:t>
      </w:r>
      <w:r w:rsidR="00494407">
        <w:t xml:space="preserve">For example, </w:t>
      </w:r>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proofErr w:type="spellStart"/>
      <w:r w:rsidR="002D0517" w:rsidRPr="005E3FBE">
        <w:t>perirhinal</w:t>
      </w:r>
      <w:proofErr w:type="spellEnd"/>
      <w:r w:rsidR="002D0517" w:rsidRPr="005E3FBE">
        <w:t xml:space="preserve">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925806">
        <w:t xml:space="preserve">This is also the part of the hippocampus which is most affected in patients with hippocampal sclerosis </w:t>
      </w:r>
      <w:r w:rsidR="009E4DFD">
        <w:fldChar w:fldCharType="begin" w:fldLock="1"/>
      </w:r>
      <w:r w:rsidR="007C2B95">
        <w:instrText>ADDIN CSL_CITATION { "citationItems" : [ { "id" : "ITEM-1", "itemData" : { "DOI" : "10.1136/jnnp.65.5.656", "ISSN" : "0022-3050", "abstract" : "OBJECTIVE[---]The principal MRI features of hippocampal sclerosis are volume loss and increased T2 weighted signal intensity. Minor and localised abnormalities may be overlooked without careful quantitation. Hippocampal T2 relaxation time (HT2) can be quantified, but previously has only been measured on a few thick coronal slices with interslice gaps. In this study HT2 was measured along the entire length of the hippocampus on contiguous slices and used, with quantitative measures of hippocampal volume (HV) and distribution of atrophy, to better define the range of hippocampal sclerosis. METHODS[---]Thirty patients with temporal lobe epilepsy, 10 patients with extratemporal localisation related epilepsy and extratemporal lesions, and 20 control subjects were studied using MRI T2 relaxometry and volumetry. RESULTS[---]In controls and patients, HT2 was higher in the anterior than the posterior hippocampus. Using HV, morphometric, and HT2 data, patients with temporal lobe epilepsy were classified as unilateral diffuse hippocampal sclerosis (n=16), unilateral focal (n=6), bilaterally affected (n=6), and normal (n=2). In patients with unilateral hippocampal sclerosis, the anterior hippocampus was always affected. In three patients with normal HV, HT2 measurements disclosed unilateral focal abnormalities that corresponded to the EEG lateralisation of epileptic activity. Patients with bilateral hippocampal involvement had an earlier onset of epilepsy than patients with unilateral hippocampal sclerosis. CONCLUSIONS[---]Measurement of regional abnormalities of HT2 along the length of the hippocampus provides further refinement to the MRI assessment of the hippocampi in patients with temporal lobe epilepsy and is complementary to volumetric and morphological data.", "author" : [ { "dropping-particle" : "", "family" : "Woermann", "given" : "F. G", "non-dropping-particle" : "", "parse-names" : false, "suffix" : "" }, { "dropping-particle" : "", "family" : "Barker", "given" : "G. J", "non-dropping-particle" : "", "parse-names" : false, "suffix" : "" }, { "dropping-particle" : "", "family" : "Birnie", "given" : "K. D", "non-dropping-particle" : "", "parse-names" : false, "suffix" : "" }, { "dropping-particle" : "", "family" : "Meencke", "given" : "H. J", "non-dropping-particle" : "", "parse-names" : false, "suffix" : "" }, { "dropping-particle" : "", "family" : "Duncan", "given" : "J. S", "non-dropping-particle" : "", "parse-names" : false, "suffix" : "" } ], "container-title" : "Journal of Neurology, Neurosurgery &amp; Psychiatry", "id" : "ITEM-1", "issue" : "5", "issued" : { "date-parts" : [ [ "1998" ] ] }, "page" : "656-664", "title" : "Regional changes in hippocampal T2 relaxation and volume: a quantitative magnetic resonance imaging study of hippocampal sclerosis", "type" : "article-journal", "volume" : "65" }, "uris" : [ "http://www.mendeley.com/documents/?uuid=1378e5c6-da0b-403f-8b7f-bf69f5d0ec56" ] } ], "mendeley" : { "formattedCitation" : "(Woermann, Barker, Birnie, Meencke, &amp; Duncan, 1998)", "plainTextFormattedCitation" : "(Woermann, Barker, Birnie, Meencke, &amp; Duncan, 1998)", "previouslyFormattedCitation" : "(Woermann, Barker, Birnie, Meencke, &amp; Duncan, 1998)" }, "properties" : { "noteIndex" : 0 }, "schema" : "https://github.com/citation-style-language/schema/raw/master/csl-citation.json" }</w:instrText>
      </w:r>
      <w:r w:rsidR="009E4DFD">
        <w:fldChar w:fldCharType="separate"/>
      </w:r>
      <w:r w:rsidR="009E4DFD" w:rsidRPr="009E4DFD">
        <w:rPr>
          <w:noProof/>
        </w:rPr>
        <w:t>(Woermann, Barker, Birnie, Meencke, &amp; Duncan, 1998)</w:t>
      </w:r>
      <w:r w:rsidR="009E4DFD">
        <w:fldChar w:fldCharType="end"/>
      </w:r>
      <w:r w:rsidR="00925806">
        <w:t>.</w:t>
      </w:r>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r w:rsidR="00494407">
        <w:t>the use of</w:t>
      </w:r>
      <w:r w:rsidR="002D0517" w:rsidRPr="005E3FBE">
        <w:t xml:space="preserve"> past experiences to inform inferences about the personality and intentions of others</w:t>
      </w:r>
      <w:r w:rsidR="00494407">
        <w:t>.</w:t>
      </w:r>
      <w:r w:rsidR="002D0517" w:rsidRPr="005E3FBE">
        <w:t xml:space="preserve"> Our </w:t>
      </w:r>
      <w:r w:rsidR="00972034" w:rsidRPr="005E3FBE">
        <w:t>results suggest</w:t>
      </w:r>
      <w:r w:rsidR="002D0517" w:rsidRPr="005E3FBE">
        <w:t xml:space="preserve"> </w:t>
      </w:r>
      <w:r w:rsidR="00F06BF4">
        <w:t>such inferential abilities specific to distinct regions in the MTL along with the</w:t>
      </w:r>
      <w:r w:rsidR="002D0517" w:rsidRPr="005E3FBE">
        <w:t xml:space="preserve"> connection to the ventromedial prefrontal cortex may </w:t>
      </w:r>
      <w:r w:rsidR="00F06BF4">
        <w:t>play a role</w:t>
      </w:r>
      <w:r w:rsidR="00F06BF4" w:rsidRPr="005E3FBE">
        <w:t xml:space="preserve"> </w:t>
      </w:r>
      <w:r w:rsidR="00F06BF4">
        <w:t>in value-based decisions</w:t>
      </w:r>
      <w:r w:rsidR="002D0517" w:rsidRPr="005E3FBE">
        <w:t xml:space="preserve">. </w:t>
      </w:r>
    </w:p>
    <w:p w14:paraId="5B35F3ED" w14:textId="77777777" w:rsidR="00BF0BAB" w:rsidRPr="005E3FBE" w:rsidRDefault="00F06BF4" w:rsidP="002F0E37">
      <w:pPr>
        <w:ind w:firstLine="0"/>
      </w:pPr>
      <w:r>
        <w:tab/>
      </w:r>
      <w:r w:rsidR="00E26334">
        <w:t>On the other hand, in line with an adaptive function hypothesis</w:t>
      </w:r>
      <w:r w:rsidR="00C1281D">
        <w:t>, deficits in consistent choices might be due t</w:t>
      </w:r>
      <w:r w:rsidR="005329B2">
        <w:t>o hippocampus-specific computations</w:t>
      </w:r>
      <w:r w:rsidR="00C1281D">
        <w:t xml:space="preserve">. For example, </w:t>
      </w:r>
      <w:r w:rsidR="00606DAD">
        <w:fldChar w:fldCharType="begin" w:fldLock="1"/>
      </w:r>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r w:rsidR="00606DAD">
        <w:rPr>
          <w:noProof/>
        </w:rPr>
        <w:t>(</w:t>
      </w:r>
      <w:r w:rsidR="00606DAD" w:rsidRPr="00606DAD">
        <w:rPr>
          <w:noProof/>
        </w:rPr>
        <w:t>2006b)</w:t>
      </w:r>
      <w:r w:rsidR="00606DAD">
        <w:fldChar w:fldCharType="end"/>
      </w:r>
      <w:r w:rsidR="0062772B" w:rsidRPr="005E3FBE">
        <w:t xml:space="preserve"> </w:t>
      </w:r>
      <w:r w:rsidR="009A38DC" w:rsidRPr="005E3FBE">
        <w:t xml:space="preserve">showed </w:t>
      </w:r>
      <w:r w:rsidR="00993D2D" w:rsidRPr="005E3FBE">
        <w:t xml:space="preserve">that </w:t>
      </w:r>
      <w:proofErr w:type="spellStart"/>
      <w:r w:rsidR="00E14DC8" w:rsidRPr="005E3FBE">
        <w:t>vm</w:t>
      </w:r>
      <w:r w:rsidR="00993D2D" w:rsidRPr="005E3FBE">
        <w:t>PFC</w:t>
      </w:r>
      <w:proofErr w:type="spellEnd"/>
      <w:r w:rsidR="00993D2D" w:rsidRPr="005E3FBE">
        <w:t xml:space="preserve"> lesioned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r w:rsidR="00C1281D">
        <w:t xml:space="preserve"> Perhaps this planning capacity </w:t>
      </w:r>
      <w:r w:rsidR="005329B2">
        <w:t>relies on</w:t>
      </w:r>
      <w:r w:rsidR="00C1281D">
        <w:t xml:space="preserve"> hippocampus-specific computations</w:t>
      </w:r>
      <w:r w:rsidR="005329B2">
        <w:t xml:space="preserve">. An interesting topic of research would be whether </w:t>
      </w:r>
      <w:proofErr w:type="spellStart"/>
      <w:r w:rsidR="005329B2">
        <w:t>vmPFC</w:t>
      </w:r>
      <w:proofErr w:type="spellEnd"/>
      <w:r w:rsidR="005329B2">
        <w:t xml:space="preserve"> patients exhibit deficits in different mnemonic processes.</w:t>
      </w:r>
    </w:p>
    <w:p w14:paraId="3FDBC515" w14:textId="77777777" w:rsidR="006851F2" w:rsidRPr="005E3FBE" w:rsidRDefault="00590027" w:rsidP="00590027">
      <w:pPr>
        <w:ind w:firstLine="0"/>
      </w:pPr>
      <w:ins w:id="107" w:author="Ayse Zeynep Enkavi" w:date="2016-01-04T17:02:00Z">
        <w:r>
          <w:tab/>
        </w:r>
      </w:ins>
      <w:r w:rsidR="00037B8A" w:rsidRPr="005E3FBE">
        <w:t>A s</w:t>
      </w:r>
      <w:r w:rsidR="00B857C6" w:rsidRPr="005E3FBE">
        <w:t>econd</w:t>
      </w:r>
      <w:r w:rsidR="00037B8A" w:rsidRPr="005E3FBE">
        <w:t xml:space="preserve"> future research topic </w:t>
      </w:r>
      <w:r w:rsidR="00753611">
        <w:t xml:space="preserve">are </w:t>
      </w:r>
      <w:r w:rsidR="00037B8A" w:rsidRPr="005E3FBE">
        <w:t xml:space="preserve">potential </w:t>
      </w:r>
      <w:r w:rsidR="00BF0BAB" w:rsidRPr="005E3FBE">
        <w:t>compensation mechanisms in patients with chronic hippocampal lesions</w:t>
      </w:r>
      <w:r w:rsidR="00037B8A" w:rsidRPr="005E3FBE">
        <w:t>.</w:t>
      </w:r>
      <w:r w:rsidR="00B342D2" w:rsidRPr="005E3FBE">
        <w:t xml:space="preserve"> </w:t>
      </w:r>
      <w:r w:rsidR="00BF0BAB" w:rsidRPr="005E3FBE">
        <w:t>It is well</w:t>
      </w:r>
      <w:r w:rsidR="001F1263">
        <w:t>-</w:t>
      </w:r>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ins w:id="108" w:author="Ayse Zeynep Enkavi" w:date="2016-01-04T17:27:00Z">
        <w:r w:rsidR="001867B8">
          <w:fldChar w:fldCharType="begin" w:fldLock="1"/>
        </w:r>
      </w:ins>
      <w:r w:rsidR="00D33723">
        <w:instrText>ADDIN CSL_CITATION { "citationItems" : [ { "id" : "ITEM-1",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1",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B. Weber et al., 2006)", "plainTextFormattedCitation" : "(B. Weber et al., 2006)", "previouslyFormattedCitation" : "(B. Weber et al., 2006)" }, "properties" : { "noteIndex" : 0 }, "schema" : "https://github.com/citation-style-language/schema/raw/master/csl-citation.json" }</w:instrText>
      </w:r>
      <w:r w:rsidR="001867B8">
        <w:fldChar w:fldCharType="separate"/>
      </w:r>
      <w:r w:rsidR="001867B8" w:rsidRPr="001867B8">
        <w:rPr>
          <w:noProof/>
        </w:rPr>
        <w:t>(B. Weber et al., 2006)</w:t>
      </w:r>
      <w:ins w:id="109" w:author="Ayse Zeynep Enkavi" w:date="2016-01-04T17:27:00Z">
        <w:r w:rsidR="001867B8">
          <w:fldChar w:fldCharType="end"/>
        </w:r>
      </w:ins>
      <w:r w:rsidR="00B3406A" w:rsidRPr="005E3FBE">
        <w:t>.</w:t>
      </w:r>
      <w:ins w:id="110" w:author="Ayse Zeynep Enkavi" w:date="2016-01-04T17:27:00Z">
        <w:r w:rsidR="001867B8">
          <w:t xml:space="preserve"> </w:t>
        </w:r>
      </w:ins>
      <w:r w:rsidR="00740BED" w:rsidRPr="005E3FBE">
        <w:t>The application of neuroimaging methods during a value-based decision task in these patients</w:t>
      </w:r>
      <w:r w:rsidR="00F362B1" w:rsidRPr="005E3FBE">
        <w:t xml:space="preserve"> </w:t>
      </w:r>
      <w:r w:rsidR="00740BED" w:rsidRPr="005E3FBE">
        <w:t xml:space="preserve">could </w:t>
      </w:r>
      <w:r w:rsidR="00037B8A" w:rsidRPr="005E3FBE">
        <w:t>provide answers to this question</w:t>
      </w:r>
      <w:r w:rsidR="006851F2" w:rsidRPr="005E3FBE">
        <w:t>.</w:t>
      </w:r>
      <w:r w:rsidR="00F362B1" w:rsidRPr="005E3FBE">
        <w:t xml:space="preserve"> </w:t>
      </w:r>
      <w:r w:rsidR="003B37FC" w:rsidRPr="005E3FBE">
        <w:t xml:space="preserve"> </w:t>
      </w:r>
    </w:p>
    <w:p w14:paraId="6D248560" w14:textId="77777777"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w:t>
      </w:r>
      <w:r w:rsidR="00753611">
        <w:t xml:space="preserve">range of </w:t>
      </w:r>
      <w:r w:rsidR="0074383F" w:rsidRPr="005E3FBE">
        <w:t>decision deficits.</w:t>
      </w:r>
    </w:p>
    <w:p w14:paraId="2D1DB068" w14:textId="77777777"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r w:rsidR="005B69FE">
        <w:t>in</w:t>
      </w:r>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 xml:space="preserve">compare </w:t>
      </w:r>
      <w:r w:rsidR="00DB575B">
        <w:t xml:space="preserve">recollections of the value of </w:t>
      </w:r>
      <w:r w:rsidR="00A141E1" w:rsidRPr="005E3FBE">
        <w:t>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r w:rsidR="00E471F7">
        <w:t xml:space="preserve"> </w:t>
      </w:r>
      <w:r w:rsidR="00F829AD" w:rsidRPr="005E3FBE">
        <w:t xml:space="preserve">comprehend and model </w:t>
      </w:r>
      <w:r w:rsidR="00802EAC" w:rsidRPr="005E3FBE">
        <w:t>how the brain calculates value</w:t>
      </w:r>
      <w:r w:rsidR="00463363" w:rsidRPr="005E3FBE">
        <w:t xml:space="preserve"> and makes </w:t>
      </w:r>
      <w:r w:rsidR="00E471F7">
        <w:t>consistent</w:t>
      </w:r>
      <w:r w:rsidR="00463363" w:rsidRPr="005E3FBE">
        <w:t xml:space="preserve"> choices</w:t>
      </w:r>
      <w:r w:rsidR="00802EAC" w:rsidRPr="005E3FBE">
        <w:t>.</w:t>
      </w:r>
    </w:p>
    <w:p w14:paraId="67055B6C" w14:textId="77777777" w:rsidR="006939FB" w:rsidRPr="005E3FBE" w:rsidRDefault="006939FB" w:rsidP="007F471C"/>
    <w:p w14:paraId="53912FAD"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t>Acknowledgements</w:t>
      </w:r>
    </w:p>
    <w:p w14:paraId="03DED9D7" w14:textId="77777777" w:rsidR="00BB6AA5" w:rsidRPr="005E3FBE" w:rsidRDefault="00BB6AA5" w:rsidP="00BB6AA5">
      <w:pPr>
        <w:rPr>
          <w:sz w:val="22"/>
        </w:rPr>
      </w:pPr>
      <w:r w:rsidRPr="005E3FBE">
        <w:rPr>
          <w:sz w:val="22"/>
        </w:rPr>
        <w:t>BW is funded by a Heisenberg-Grant of the German Research Council (WE 4427/3-</w:t>
      </w:r>
      <w:r w:rsidR="0024300B">
        <w:rPr>
          <w:sz w:val="22"/>
        </w:rPr>
        <w:t>2</w:t>
      </w:r>
      <w:r w:rsidRPr="005E3FBE">
        <w:rPr>
          <w:sz w:val="22"/>
        </w:rPr>
        <w:t xml:space="preserve">) and EUW and EJJ by </w:t>
      </w:r>
      <w:r w:rsidRPr="005E3FBE">
        <w:t>NIA Grant 5R01AG027934</w:t>
      </w:r>
      <w:r w:rsidRPr="005E3FBE">
        <w:rPr>
          <w:sz w:val="22"/>
        </w:rPr>
        <w:t>.</w:t>
      </w:r>
    </w:p>
    <w:p w14:paraId="1757C65A" w14:textId="77777777" w:rsidR="004B1599" w:rsidRPr="005E3FBE" w:rsidRDefault="004B1599" w:rsidP="00BB6AA5">
      <w:pPr>
        <w:rPr>
          <w:sz w:val="22"/>
        </w:rPr>
      </w:pPr>
    </w:p>
    <w:p w14:paraId="1D613BD8"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36419C72" w14:textId="77777777" w:rsidR="006D7396" w:rsidRPr="003E073A" w:rsidRDefault="004B1599" w:rsidP="003E073A">
      <w:pPr>
        <w:spacing w:line="270" w:lineRule="atLeast"/>
        <w:rPr>
          <w:rFonts w:eastAsiaTheme="minorHAnsi"/>
          <w:bCs w:val="0"/>
          <w:iCs w:val="0"/>
          <w:color w:val="383838"/>
          <w:szCs w:val="24"/>
        </w:rPr>
      </w:pPr>
      <w:r w:rsidRPr="005E3FBE">
        <w:t xml:space="preserve">BW, EJJ and EUW designed the experiment and wrote the manuscript, </w:t>
      </w:r>
      <w:r w:rsidR="00FE6511" w:rsidRPr="005E3FBE">
        <w:t xml:space="preserve">EJJ and </w:t>
      </w:r>
      <w:r w:rsidRPr="005E3FBE">
        <w:t xml:space="preserve">AZE </w:t>
      </w:r>
      <w:r w:rsidR="00665473" w:rsidRPr="005E3FBE">
        <w:t>analyzed</w:t>
      </w:r>
      <w:r w:rsidRPr="005E3FBE">
        <w:t xml:space="preserve"> the </w:t>
      </w:r>
      <w:r w:rsidR="00CB4B24">
        <w:t xml:space="preserve">behavioral </w:t>
      </w:r>
      <w:r w:rsidRPr="005E3FBE">
        <w:t xml:space="preserve">data and wrote the manuscript, </w:t>
      </w:r>
      <w:proofErr w:type="gramStart"/>
      <w:r w:rsidRPr="005E3FBE">
        <w:t>IZ performed experiments</w:t>
      </w:r>
      <w:proofErr w:type="gramEnd"/>
      <w:r w:rsidRPr="005E3FBE">
        <w:t xml:space="preserve">, </w:t>
      </w:r>
      <w:proofErr w:type="gramStart"/>
      <w:r w:rsidRPr="005E3FBE">
        <w:t xml:space="preserve">JW </w:t>
      </w:r>
      <w:r w:rsidR="00665473" w:rsidRPr="005E3FBE">
        <w:t>analyzed</w:t>
      </w:r>
      <w:r w:rsidRPr="005E3FBE">
        <w:t xml:space="preserve"> the</w:t>
      </w:r>
      <w:r w:rsidR="0024300B">
        <w:t xml:space="preserve"> MRI</w:t>
      </w:r>
      <w:r w:rsidRPr="005E3FBE">
        <w:t xml:space="preserve"> data</w:t>
      </w:r>
      <w:proofErr w:type="gramEnd"/>
      <w:r w:rsidRPr="005E3FBE">
        <w:t xml:space="preserve">. </w:t>
      </w:r>
      <w:r w:rsidR="00665473" w:rsidRPr="005E3FBE">
        <w:t xml:space="preserve">CEE provided clinical data of the </w:t>
      </w:r>
      <w:r w:rsidR="00665473" w:rsidRPr="006D7396">
        <w:rPr>
          <w:szCs w:val="24"/>
        </w:rPr>
        <w:t>patients.</w:t>
      </w:r>
      <w:r w:rsidR="006D7396" w:rsidRPr="003E073A">
        <w:rPr>
          <w:b/>
          <w:bCs w:val="0"/>
          <w:color w:val="383838"/>
          <w:szCs w:val="24"/>
        </w:rPr>
        <w:t xml:space="preserve"> </w:t>
      </w:r>
      <w:r w:rsidR="006D7396" w:rsidRPr="003E073A">
        <w:rPr>
          <w:rFonts w:eastAsiaTheme="minorHAnsi"/>
          <w:bCs w:val="0"/>
          <w:iCs w:val="0"/>
          <w:color w:val="383838"/>
          <w:szCs w:val="24"/>
        </w:rPr>
        <w:t>All authors approved the final version of</w:t>
      </w:r>
      <w:r w:rsidR="006D7396" w:rsidRPr="00956659">
        <w:rPr>
          <w:rFonts w:eastAsiaTheme="minorHAnsi"/>
          <w:bCs w:val="0"/>
          <w:iCs w:val="0"/>
          <w:color w:val="383838"/>
          <w:szCs w:val="24"/>
        </w:rPr>
        <w:t xml:space="preserve"> the manuscript for submission.</w:t>
      </w:r>
    </w:p>
    <w:p w14:paraId="0E1B8620" w14:textId="77777777" w:rsidR="003512BA" w:rsidRDefault="003512BA" w:rsidP="003512BA"/>
    <w:p w14:paraId="50F542C1" w14:textId="77777777" w:rsidR="00590027"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14:paraId="19C51082" w14:textId="42C69D4D" w:rsidR="00162F13" w:rsidRPr="00162F13" w:rsidRDefault="00D33723">
      <w:pPr>
        <w:pStyle w:val="NormalWeb"/>
        <w:ind w:left="480" w:hanging="480"/>
        <w:divId w:val="1592934431"/>
        <w:rPr>
          <w:noProof/>
          <w:sz w:val="24"/>
        </w:rPr>
      </w:pPr>
      <w:ins w:id="111" w:author="Ayse Zeynep Enkavi" w:date="2016-01-04T17:28:00Z">
        <w:r w:rsidRPr="007900DC">
          <w:rPr>
            <w:sz w:val="24"/>
            <w:szCs w:val="24"/>
          </w:rPr>
          <w:fldChar w:fldCharType="begin" w:fldLock="1"/>
        </w:r>
        <w:r w:rsidRPr="007900DC">
          <w:rPr>
            <w:sz w:val="24"/>
            <w:szCs w:val="24"/>
          </w:rPr>
          <w:instrText xml:space="preserve">ADDIN Mendeley Bibliography CSL_BIBLIOGRAPHY </w:instrText>
        </w:r>
      </w:ins>
      <w:r w:rsidRPr="007900DC">
        <w:rPr>
          <w:sz w:val="24"/>
          <w:szCs w:val="24"/>
        </w:rPr>
        <w:fldChar w:fldCharType="separate"/>
      </w:r>
      <w:r w:rsidR="00162F13" w:rsidRPr="00162F13">
        <w:rPr>
          <w:noProof/>
          <w:sz w:val="24"/>
        </w:rPr>
        <w:t xml:space="preserve">Barron, H. C., Dolan, R. J., &amp; Behrens, T. E. J. (2013). Online evaluation of novel choices by simultaneous representation of multiple memories. </w:t>
      </w:r>
      <w:r w:rsidR="00162F13" w:rsidRPr="00162F13">
        <w:rPr>
          <w:i/>
          <w:iCs/>
          <w:noProof/>
          <w:sz w:val="24"/>
        </w:rPr>
        <w:t>Nature Neuroscience</w:t>
      </w:r>
      <w:r w:rsidR="00162F13" w:rsidRPr="00162F13">
        <w:rPr>
          <w:noProof/>
          <w:sz w:val="24"/>
        </w:rPr>
        <w:t xml:space="preserve">, </w:t>
      </w:r>
      <w:r w:rsidR="00162F13" w:rsidRPr="00162F13">
        <w:rPr>
          <w:i/>
          <w:iCs/>
          <w:noProof/>
          <w:sz w:val="24"/>
        </w:rPr>
        <w:t>16</w:t>
      </w:r>
      <w:r w:rsidR="00162F13" w:rsidRPr="00162F13">
        <w:rPr>
          <w:noProof/>
          <w:sz w:val="24"/>
        </w:rPr>
        <w:t>(10), 1492–8. doi:10.1038/nn.3515</w:t>
      </w:r>
    </w:p>
    <w:p w14:paraId="3817193A" w14:textId="77777777" w:rsidR="00162F13" w:rsidRPr="00162F13" w:rsidRDefault="00162F13">
      <w:pPr>
        <w:pStyle w:val="NormalWeb"/>
        <w:ind w:left="480" w:hanging="480"/>
        <w:divId w:val="1592934431"/>
        <w:rPr>
          <w:noProof/>
          <w:sz w:val="24"/>
        </w:rPr>
      </w:pPr>
      <w:r w:rsidRPr="00162F13">
        <w:rPr>
          <w:noProof/>
          <w:sz w:val="24"/>
        </w:rPr>
        <w:t xml:space="preserve">Bartra, O., McGuire, J. T., &amp; Kable, J. W. (2013). The valuation system: A coordinate-based meta-analysis of BOLD fMRI experiments examining neural correlates of subjective value. </w:t>
      </w:r>
      <w:r w:rsidRPr="00162F13">
        <w:rPr>
          <w:i/>
          <w:iCs/>
          <w:noProof/>
          <w:sz w:val="24"/>
        </w:rPr>
        <w:t>NeuroImage</w:t>
      </w:r>
      <w:r w:rsidRPr="00162F13">
        <w:rPr>
          <w:noProof/>
          <w:sz w:val="24"/>
        </w:rPr>
        <w:t xml:space="preserve">, </w:t>
      </w:r>
      <w:r w:rsidRPr="00162F13">
        <w:rPr>
          <w:i/>
          <w:iCs/>
          <w:noProof/>
          <w:sz w:val="24"/>
        </w:rPr>
        <w:t>76</w:t>
      </w:r>
      <w:r w:rsidRPr="00162F13">
        <w:rPr>
          <w:noProof/>
          <w:sz w:val="24"/>
        </w:rPr>
        <w:t>, 412–427. doi:10.1016/j.neuroimage.2013.02.063</w:t>
      </w:r>
    </w:p>
    <w:p w14:paraId="692FA347" w14:textId="77777777" w:rsidR="00162F13" w:rsidRPr="00162F13" w:rsidRDefault="00162F13">
      <w:pPr>
        <w:pStyle w:val="NormalWeb"/>
        <w:ind w:left="480" w:hanging="480"/>
        <w:divId w:val="1592934431"/>
        <w:rPr>
          <w:noProof/>
          <w:sz w:val="24"/>
        </w:rPr>
      </w:pPr>
      <w:r w:rsidRPr="00162F13">
        <w:rPr>
          <w:noProof/>
          <w:sz w:val="24"/>
        </w:rPr>
        <w:t xml:space="preserve">Birnbaum, M. H., &amp; Gutierrez, R. J. (2007). Testing for intransitivity of preferences predicted by a lexicographic semi-order. </w:t>
      </w:r>
      <w:r w:rsidRPr="00162F13">
        <w:rPr>
          <w:i/>
          <w:iCs/>
          <w:noProof/>
          <w:sz w:val="24"/>
        </w:rPr>
        <w:t>Organizational Behavior and Human Decision Processes</w:t>
      </w:r>
      <w:r w:rsidRPr="00162F13">
        <w:rPr>
          <w:noProof/>
          <w:sz w:val="24"/>
        </w:rPr>
        <w:t xml:space="preserve">, </w:t>
      </w:r>
      <w:r w:rsidRPr="00162F13">
        <w:rPr>
          <w:i/>
          <w:iCs/>
          <w:noProof/>
          <w:sz w:val="24"/>
        </w:rPr>
        <w:t>104</w:t>
      </w:r>
      <w:r w:rsidRPr="00162F13">
        <w:rPr>
          <w:noProof/>
          <w:sz w:val="24"/>
        </w:rPr>
        <w:t>(1), 96–112. doi:10.1016/j.obhdp.2007.02.001</w:t>
      </w:r>
    </w:p>
    <w:p w14:paraId="6397D97F" w14:textId="77777777" w:rsidR="00162F13" w:rsidRPr="00162F13" w:rsidRDefault="00162F13">
      <w:pPr>
        <w:pStyle w:val="NormalWeb"/>
        <w:ind w:left="480" w:hanging="480"/>
        <w:divId w:val="1592934431"/>
        <w:rPr>
          <w:noProof/>
          <w:sz w:val="24"/>
        </w:rPr>
      </w:pPr>
      <w:r w:rsidRPr="00162F13">
        <w:rPr>
          <w:noProof/>
          <w:sz w:val="24"/>
        </w:rPr>
        <w:t xml:space="preserve">Bunsey, M., &amp; Eichenbaum, H. (1996). Conservation of hippocampal memory function in rats and humans. </w:t>
      </w:r>
      <w:r w:rsidRPr="00162F13">
        <w:rPr>
          <w:i/>
          <w:iCs/>
          <w:noProof/>
          <w:sz w:val="24"/>
        </w:rPr>
        <w:t>Nature</w:t>
      </w:r>
      <w:r w:rsidRPr="00162F13">
        <w:rPr>
          <w:noProof/>
          <w:sz w:val="24"/>
        </w:rPr>
        <w:t>.</w:t>
      </w:r>
    </w:p>
    <w:p w14:paraId="537FBCE5" w14:textId="77777777" w:rsidR="00162F13" w:rsidRPr="00162F13" w:rsidRDefault="00162F13">
      <w:pPr>
        <w:pStyle w:val="NormalWeb"/>
        <w:ind w:left="480" w:hanging="480"/>
        <w:divId w:val="1592934431"/>
        <w:rPr>
          <w:noProof/>
          <w:sz w:val="24"/>
        </w:rPr>
      </w:pPr>
      <w:r w:rsidRPr="00162F13">
        <w:rPr>
          <w:noProof/>
          <w:sz w:val="24"/>
        </w:rPr>
        <w:t xml:space="preserve">Camille, N., Griffiths, C. a, Vo, K., Fellows, L. K., &amp; Kable, J. W. (2011). Ventromedial frontal lobe damage disrupts value maximization in humans. </w:t>
      </w:r>
      <w:r w:rsidRPr="00162F13">
        <w:rPr>
          <w:i/>
          <w:iCs/>
          <w:noProof/>
          <w:sz w:val="24"/>
        </w:rPr>
        <w:t>The Journal of Neuroscience</w:t>
      </w:r>
      <w:r w:rsidRPr="00162F13">
        <w:rPr>
          <w:rFonts w:ascii="Times New Roman" w:hAnsi="Times New Roman"/>
          <w:i/>
          <w:iCs/>
          <w:noProof/>
          <w:sz w:val="24"/>
        </w:rPr>
        <w:t> </w:t>
      </w:r>
      <w:r w:rsidRPr="00162F13">
        <w:rPr>
          <w:i/>
          <w:iCs/>
          <w:noProof/>
          <w:sz w:val="24"/>
        </w:rPr>
        <w:t>: The Official Journal of the Society for Neuroscience</w:t>
      </w:r>
      <w:r w:rsidRPr="00162F13">
        <w:rPr>
          <w:noProof/>
          <w:sz w:val="24"/>
        </w:rPr>
        <w:t xml:space="preserve">, </w:t>
      </w:r>
      <w:r w:rsidRPr="00162F13">
        <w:rPr>
          <w:i/>
          <w:iCs/>
          <w:noProof/>
          <w:sz w:val="24"/>
        </w:rPr>
        <w:t>31</w:t>
      </w:r>
      <w:r w:rsidRPr="00162F13">
        <w:rPr>
          <w:noProof/>
          <w:sz w:val="24"/>
        </w:rPr>
        <w:t>(20), 7527–32. doi:10.1523/JNEUROSCI.6527-10.2011</w:t>
      </w:r>
    </w:p>
    <w:p w14:paraId="667E7C46" w14:textId="77777777" w:rsidR="00162F13" w:rsidRPr="00162F13" w:rsidRDefault="00162F13">
      <w:pPr>
        <w:pStyle w:val="NormalWeb"/>
        <w:ind w:left="480" w:hanging="480"/>
        <w:divId w:val="1592934431"/>
        <w:rPr>
          <w:noProof/>
          <w:sz w:val="24"/>
        </w:rPr>
      </w:pPr>
      <w:r w:rsidRPr="00162F13">
        <w:rPr>
          <w:noProof/>
          <w:sz w:val="24"/>
        </w:rPr>
        <w:t xml:space="preserve">Cole, M. W., Pathak, S., &amp; Schneider, W. (2010). Identifying the brain’s most globally connected regions. </w:t>
      </w:r>
      <w:r w:rsidRPr="00162F13">
        <w:rPr>
          <w:i/>
          <w:iCs/>
          <w:noProof/>
          <w:sz w:val="24"/>
        </w:rPr>
        <w:t>NeuroImage</w:t>
      </w:r>
      <w:r w:rsidRPr="00162F13">
        <w:rPr>
          <w:noProof/>
          <w:sz w:val="24"/>
        </w:rPr>
        <w:t xml:space="preserve">, </w:t>
      </w:r>
      <w:r w:rsidRPr="00162F13">
        <w:rPr>
          <w:i/>
          <w:iCs/>
          <w:noProof/>
          <w:sz w:val="24"/>
        </w:rPr>
        <w:t>49</w:t>
      </w:r>
      <w:r w:rsidRPr="00162F13">
        <w:rPr>
          <w:noProof/>
          <w:sz w:val="24"/>
        </w:rPr>
        <w:t>(4), 3132–48. doi:10.1016/j.neuroimage.2009.11.001</w:t>
      </w:r>
    </w:p>
    <w:p w14:paraId="1D727687" w14:textId="77777777" w:rsidR="00162F13" w:rsidRPr="00162F13" w:rsidRDefault="00162F13">
      <w:pPr>
        <w:pStyle w:val="NormalWeb"/>
        <w:ind w:left="480" w:hanging="480"/>
        <w:divId w:val="1592934431"/>
        <w:rPr>
          <w:noProof/>
          <w:sz w:val="24"/>
        </w:rPr>
      </w:pPr>
      <w:r w:rsidRPr="00162F13">
        <w:rPr>
          <w:noProof/>
          <w:sz w:val="24"/>
        </w:rPr>
        <w:t>Dougherty, M. R. P., Gettys, C. F., &amp; Ogden, E. E. (1999). MINERVA-DM</w:t>
      </w:r>
      <w:r w:rsidRPr="00162F13">
        <w:rPr>
          <w:rFonts w:ascii="Times New Roman" w:hAnsi="Times New Roman"/>
          <w:noProof/>
          <w:sz w:val="24"/>
        </w:rPr>
        <w:t> </w:t>
      </w:r>
      <w:r w:rsidRPr="00162F13">
        <w:rPr>
          <w:noProof/>
          <w:sz w:val="24"/>
        </w:rPr>
        <w:t xml:space="preserve">: A Memory Processes Model for Judgments of Likelihood. </w:t>
      </w:r>
      <w:r w:rsidRPr="00162F13">
        <w:rPr>
          <w:i/>
          <w:iCs/>
          <w:noProof/>
          <w:sz w:val="24"/>
        </w:rPr>
        <w:t>Psychological Review</w:t>
      </w:r>
      <w:r w:rsidRPr="00162F13">
        <w:rPr>
          <w:noProof/>
          <w:sz w:val="24"/>
        </w:rPr>
        <w:t xml:space="preserve">, </w:t>
      </w:r>
      <w:r w:rsidRPr="00162F13">
        <w:rPr>
          <w:i/>
          <w:iCs/>
          <w:noProof/>
          <w:sz w:val="24"/>
        </w:rPr>
        <w:t>106</w:t>
      </w:r>
      <w:r w:rsidRPr="00162F13">
        <w:rPr>
          <w:noProof/>
          <w:sz w:val="24"/>
        </w:rPr>
        <w:t>(1), 180–209.</w:t>
      </w:r>
    </w:p>
    <w:p w14:paraId="4B39DE80" w14:textId="77777777" w:rsidR="00162F13" w:rsidRPr="00162F13" w:rsidRDefault="00162F13">
      <w:pPr>
        <w:pStyle w:val="NormalWeb"/>
        <w:ind w:left="480" w:hanging="480"/>
        <w:divId w:val="1592934431"/>
        <w:rPr>
          <w:noProof/>
          <w:sz w:val="24"/>
        </w:rPr>
      </w:pPr>
      <w:r w:rsidRPr="00162F13">
        <w:rPr>
          <w:noProof/>
          <w:sz w:val="24"/>
        </w:rPr>
        <w:t xml:space="preserve">Dusek, J. A., &amp; Eichenbaum, H. (1997). The hippocampus and memory for orderly stimulus relations. </w:t>
      </w:r>
      <w:r w:rsidRPr="00162F13">
        <w:rPr>
          <w:i/>
          <w:iCs/>
          <w:noProof/>
          <w:sz w:val="24"/>
        </w:rPr>
        <w:t>Proceedings of the National Academy of Sciences of the United States of America</w:t>
      </w:r>
      <w:r w:rsidRPr="00162F13">
        <w:rPr>
          <w:noProof/>
          <w:sz w:val="24"/>
        </w:rPr>
        <w:t xml:space="preserve">, </w:t>
      </w:r>
      <w:r w:rsidRPr="00162F13">
        <w:rPr>
          <w:i/>
          <w:iCs/>
          <w:noProof/>
          <w:sz w:val="24"/>
        </w:rPr>
        <w:t>94</w:t>
      </w:r>
      <w:r w:rsidRPr="00162F13">
        <w:rPr>
          <w:noProof/>
          <w:sz w:val="24"/>
        </w:rPr>
        <w:t>(13), 7109–7114. doi:10.1073/pnas.94.13.7109</w:t>
      </w:r>
    </w:p>
    <w:p w14:paraId="0619BCF4" w14:textId="77777777" w:rsidR="00162F13" w:rsidRPr="00162F13" w:rsidRDefault="00162F13">
      <w:pPr>
        <w:pStyle w:val="NormalWeb"/>
        <w:ind w:left="480" w:hanging="480"/>
        <w:divId w:val="1592934431"/>
        <w:rPr>
          <w:noProof/>
          <w:sz w:val="24"/>
        </w:rPr>
      </w:pPr>
      <w:r w:rsidRPr="00162F13">
        <w:rPr>
          <w:noProof/>
          <w:sz w:val="24"/>
        </w:rPr>
        <w:t xml:space="preserve">Eichenbaum, H., &amp; Cohen, N. J. (2001). </w:t>
      </w:r>
      <w:r w:rsidRPr="00162F13">
        <w:rPr>
          <w:i/>
          <w:iCs/>
          <w:noProof/>
          <w:sz w:val="24"/>
        </w:rPr>
        <w:t>From Conditioning to Conscious Recollection: Memory Systems of the Brain</w:t>
      </w:r>
      <w:r w:rsidRPr="00162F13">
        <w:rPr>
          <w:noProof/>
          <w:sz w:val="24"/>
        </w:rPr>
        <w:t xml:space="preserve">. </w:t>
      </w:r>
      <w:r w:rsidRPr="00162F13">
        <w:rPr>
          <w:i/>
          <w:iCs/>
          <w:noProof/>
          <w:sz w:val="24"/>
        </w:rPr>
        <w:t>Group</w:t>
      </w:r>
      <w:r w:rsidRPr="00162F13">
        <w:rPr>
          <w:noProof/>
          <w:sz w:val="24"/>
        </w:rPr>
        <w:t xml:space="preserve"> (Vol. 4). doi:10.1093/acprof:oso/9780195178043.001.0001</w:t>
      </w:r>
    </w:p>
    <w:p w14:paraId="24729810" w14:textId="77777777" w:rsidR="00162F13" w:rsidRPr="00162F13" w:rsidRDefault="00162F13">
      <w:pPr>
        <w:pStyle w:val="NormalWeb"/>
        <w:ind w:left="480" w:hanging="480"/>
        <w:divId w:val="1592934431"/>
        <w:rPr>
          <w:noProof/>
          <w:sz w:val="24"/>
        </w:rPr>
      </w:pPr>
      <w:r w:rsidRPr="00162F13">
        <w:rPr>
          <w:noProof/>
          <w:sz w:val="24"/>
        </w:rPr>
        <w:t xml:space="preserve">Fellows, L. K. (2006a). Deciding how to decide: ventromedial frontal lobe damage affects information acquisition in multi-attribute decision making. </w:t>
      </w:r>
      <w:r w:rsidRPr="00162F13">
        <w:rPr>
          <w:i/>
          <w:iCs/>
          <w:noProof/>
          <w:sz w:val="24"/>
        </w:rPr>
        <w:t>Brain</w:t>
      </w:r>
      <w:r w:rsidRPr="00162F13">
        <w:rPr>
          <w:rFonts w:ascii="Times New Roman" w:hAnsi="Times New Roman"/>
          <w:i/>
          <w:iCs/>
          <w:noProof/>
          <w:sz w:val="24"/>
        </w:rPr>
        <w:t> </w:t>
      </w:r>
      <w:r w:rsidRPr="00162F13">
        <w:rPr>
          <w:i/>
          <w:iCs/>
          <w:noProof/>
          <w:sz w:val="24"/>
        </w:rPr>
        <w:t>: A Journal of Neurology</w:t>
      </w:r>
      <w:r w:rsidRPr="00162F13">
        <w:rPr>
          <w:noProof/>
          <w:sz w:val="24"/>
        </w:rPr>
        <w:t xml:space="preserve">, </w:t>
      </w:r>
      <w:r w:rsidRPr="00162F13">
        <w:rPr>
          <w:i/>
          <w:iCs/>
          <w:noProof/>
          <w:sz w:val="24"/>
        </w:rPr>
        <w:t>129</w:t>
      </w:r>
      <w:r w:rsidRPr="00162F13">
        <w:rPr>
          <w:noProof/>
          <w:sz w:val="24"/>
        </w:rPr>
        <w:t>(Pt 4), 944–52. doi:10.1093/brain/awl017</w:t>
      </w:r>
    </w:p>
    <w:p w14:paraId="5B4052DC" w14:textId="77777777" w:rsidR="00162F13" w:rsidRPr="00162F13" w:rsidRDefault="00162F13">
      <w:pPr>
        <w:pStyle w:val="NormalWeb"/>
        <w:ind w:left="480" w:hanging="480"/>
        <w:divId w:val="1592934431"/>
        <w:rPr>
          <w:noProof/>
          <w:sz w:val="24"/>
        </w:rPr>
      </w:pPr>
      <w:r w:rsidRPr="00162F13">
        <w:rPr>
          <w:noProof/>
          <w:sz w:val="24"/>
        </w:rPr>
        <w:t xml:space="preserve">Fellows, L. K. (2006b). Deciding how to decide: ventromedial frontal lobe damage affects information acquisition in multi-attribute decision making. </w:t>
      </w:r>
      <w:r w:rsidRPr="00162F13">
        <w:rPr>
          <w:i/>
          <w:iCs/>
          <w:noProof/>
          <w:sz w:val="24"/>
        </w:rPr>
        <w:t>Brain</w:t>
      </w:r>
      <w:r w:rsidRPr="00162F13">
        <w:rPr>
          <w:rFonts w:ascii="Times New Roman" w:hAnsi="Times New Roman"/>
          <w:i/>
          <w:iCs/>
          <w:noProof/>
          <w:sz w:val="24"/>
        </w:rPr>
        <w:t> </w:t>
      </w:r>
      <w:r w:rsidRPr="00162F13">
        <w:rPr>
          <w:i/>
          <w:iCs/>
          <w:noProof/>
          <w:sz w:val="24"/>
        </w:rPr>
        <w:t>: A Journal of Neurology</w:t>
      </w:r>
      <w:r w:rsidRPr="00162F13">
        <w:rPr>
          <w:noProof/>
          <w:sz w:val="24"/>
        </w:rPr>
        <w:t xml:space="preserve">, </w:t>
      </w:r>
      <w:r w:rsidRPr="00162F13">
        <w:rPr>
          <w:i/>
          <w:iCs/>
          <w:noProof/>
          <w:sz w:val="24"/>
        </w:rPr>
        <w:t>129</w:t>
      </w:r>
      <w:r w:rsidRPr="00162F13">
        <w:rPr>
          <w:noProof/>
          <w:sz w:val="24"/>
        </w:rPr>
        <w:t>(Pt 4), 944–52. doi:10.1093/brain/awl017</w:t>
      </w:r>
    </w:p>
    <w:p w14:paraId="4DB7B2D7" w14:textId="77777777" w:rsidR="00162F13" w:rsidRPr="00162F13" w:rsidRDefault="00162F13">
      <w:pPr>
        <w:pStyle w:val="NormalWeb"/>
        <w:ind w:left="480" w:hanging="480"/>
        <w:divId w:val="1592934431"/>
        <w:rPr>
          <w:noProof/>
          <w:sz w:val="24"/>
        </w:rPr>
      </w:pPr>
      <w:r w:rsidRPr="00162F13">
        <w:rPr>
          <w:noProof/>
          <w:sz w:val="24"/>
        </w:rPr>
        <w:t xml:space="preserve">Fellows, L. K., &amp; Farah, M. J. (2007). The role of ventromedial prefrontal cortex in decision making: judgment under uncertainty or judgment per se? </w:t>
      </w:r>
      <w:r w:rsidRPr="00162F13">
        <w:rPr>
          <w:i/>
          <w:iCs/>
          <w:noProof/>
          <w:sz w:val="24"/>
        </w:rPr>
        <w:t>Cerebral Cortex (New York, N.Y.</w:t>
      </w:r>
      <w:r w:rsidRPr="00162F13">
        <w:rPr>
          <w:rFonts w:ascii="Times New Roman" w:hAnsi="Times New Roman"/>
          <w:i/>
          <w:iCs/>
          <w:noProof/>
          <w:sz w:val="24"/>
        </w:rPr>
        <w:t> </w:t>
      </w:r>
      <w:r w:rsidRPr="00162F13">
        <w:rPr>
          <w:i/>
          <w:iCs/>
          <w:noProof/>
          <w:sz w:val="24"/>
        </w:rPr>
        <w:t>: 1991)</w:t>
      </w:r>
      <w:r w:rsidRPr="00162F13">
        <w:rPr>
          <w:noProof/>
          <w:sz w:val="24"/>
        </w:rPr>
        <w:t xml:space="preserve">, </w:t>
      </w:r>
      <w:r w:rsidRPr="00162F13">
        <w:rPr>
          <w:i/>
          <w:iCs/>
          <w:noProof/>
          <w:sz w:val="24"/>
        </w:rPr>
        <w:t>17</w:t>
      </w:r>
      <w:r w:rsidRPr="00162F13">
        <w:rPr>
          <w:noProof/>
          <w:sz w:val="24"/>
        </w:rPr>
        <w:t>(11), 2669–74. doi:10.1093/cercor/bhl176</w:t>
      </w:r>
    </w:p>
    <w:p w14:paraId="1B54B1AF" w14:textId="77777777" w:rsidR="00162F13" w:rsidRPr="00162F13" w:rsidRDefault="00162F13">
      <w:pPr>
        <w:pStyle w:val="NormalWeb"/>
        <w:ind w:left="480" w:hanging="480"/>
        <w:divId w:val="1592934431"/>
        <w:rPr>
          <w:noProof/>
          <w:sz w:val="24"/>
        </w:rPr>
      </w:pPr>
      <w:r w:rsidRPr="00162F13">
        <w:rPr>
          <w:noProof/>
          <w:sz w:val="24"/>
        </w:rPr>
        <w:t>Firth, D., &amp; Turner, H. L. (2012). Bradley-Terry models in R</w:t>
      </w:r>
      <w:r w:rsidRPr="00162F13">
        <w:rPr>
          <w:rFonts w:ascii="Times New Roman" w:hAnsi="Times New Roman"/>
          <w:noProof/>
          <w:sz w:val="24"/>
        </w:rPr>
        <w:t> </w:t>
      </w:r>
      <w:r w:rsidRPr="00162F13">
        <w:rPr>
          <w:noProof/>
          <w:sz w:val="24"/>
        </w:rPr>
        <w:t xml:space="preserve">: the BradleyTerry2 package. </w:t>
      </w:r>
      <w:r w:rsidRPr="00162F13">
        <w:rPr>
          <w:i/>
          <w:iCs/>
          <w:noProof/>
          <w:sz w:val="24"/>
        </w:rPr>
        <w:t>Development</w:t>
      </w:r>
      <w:r w:rsidRPr="00162F13">
        <w:rPr>
          <w:noProof/>
          <w:sz w:val="24"/>
        </w:rPr>
        <w:t>, (2002), 1–10. Retrieved from http://www.jstatsoft.org/search</w:t>
      </w:r>
    </w:p>
    <w:p w14:paraId="1B31364E" w14:textId="77777777" w:rsidR="00162F13" w:rsidRPr="00162F13" w:rsidRDefault="00162F13">
      <w:pPr>
        <w:pStyle w:val="NormalWeb"/>
        <w:ind w:left="480" w:hanging="480"/>
        <w:divId w:val="1592934431"/>
        <w:rPr>
          <w:noProof/>
          <w:sz w:val="24"/>
        </w:rPr>
      </w:pPr>
      <w:r w:rsidRPr="00162F13">
        <w:rPr>
          <w:noProof/>
          <w:sz w:val="24"/>
        </w:rPr>
        <w:t xml:space="preserve">Gluth, S., Sommer, T., Rieskamp, J., &amp; Büchel, C. (2015). Effective Connectivity between Hippocampus and Ventromedial Prefrontal Cortex Controls Preferential Choices from Memory. </w:t>
      </w:r>
      <w:r w:rsidRPr="00162F13">
        <w:rPr>
          <w:i/>
          <w:iCs/>
          <w:noProof/>
          <w:sz w:val="24"/>
        </w:rPr>
        <w:t>Neuron</w:t>
      </w:r>
      <w:r w:rsidRPr="00162F13">
        <w:rPr>
          <w:noProof/>
          <w:sz w:val="24"/>
        </w:rPr>
        <w:t xml:space="preserve">, </w:t>
      </w:r>
      <w:r w:rsidRPr="00162F13">
        <w:rPr>
          <w:i/>
          <w:iCs/>
          <w:noProof/>
          <w:sz w:val="24"/>
        </w:rPr>
        <w:t>86</w:t>
      </w:r>
      <w:r w:rsidRPr="00162F13">
        <w:rPr>
          <w:noProof/>
          <w:sz w:val="24"/>
        </w:rPr>
        <w:t>(4), 1078–1090. doi:10.1016/j.neuron.2015.04.023</w:t>
      </w:r>
    </w:p>
    <w:p w14:paraId="49FD1CDC" w14:textId="77777777" w:rsidR="00162F13" w:rsidRPr="00162F13" w:rsidRDefault="00162F13">
      <w:pPr>
        <w:pStyle w:val="NormalWeb"/>
        <w:ind w:left="480" w:hanging="480"/>
        <w:divId w:val="1592934431"/>
        <w:rPr>
          <w:noProof/>
          <w:sz w:val="24"/>
        </w:rPr>
      </w:pPr>
      <w:r w:rsidRPr="00162F13">
        <w:rPr>
          <w:noProof/>
          <w:sz w:val="24"/>
        </w:rPr>
        <w:t xml:space="preserve">Godsil, B. P., Kiss, J. P., Spedding, M., &amp; Jay, T. M. (2013). The hippocampal-prefrontal pathway: the weak link in psychiatric disorders? </w:t>
      </w:r>
      <w:r w:rsidRPr="00162F13">
        <w:rPr>
          <w:i/>
          <w:iCs/>
          <w:noProof/>
          <w:sz w:val="24"/>
        </w:rPr>
        <w:t>European Neuropsychopharmacology</w:t>
      </w:r>
      <w:r w:rsidRPr="00162F13">
        <w:rPr>
          <w:rFonts w:ascii="Times New Roman" w:hAnsi="Times New Roman"/>
          <w:i/>
          <w:iCs/>
          <w:noProof/>
          <w:sz w:val="24"/>
        </w:rPr>
        <w:t> </w:t>
      </w:r>
      <w:r w:rsidRPr="00162F13">
        <w:rPr>
          <w:i/>
          <w:iCs/>
          <w:noProof/>
          <w:sz w:val="24"/>
        </w:rPr>
        <w:t>: The Journal of the European College of Neuropsychopharmacology</w:t>
      </w:r>
      <w:r w:rsidRPr="00162F13">
        <w:rPr>
          <w:noProof/>
          <w:sz w:val="24"/>
        </w:rPr>
        <w:t xml:space="preserve">, </w:t>
      </w:r>
      <w:r w:rsidRPr="00162F13">
        <w:rPr>
          <w:i/>
          <w:iCs/>
          <w:noProof/>
          <w:sz w:val="24"/>
        </w:rPr>
        <w:t>23</w:t>
      </w:r>
      <w:r w:rsidRPr="00162F13">
        <w:rPr>
          <w:noProof/>
          <w:sz w:val="24"/>
        </w:rPr>
        <w:t>(10), 1165–81. doi:10.1016/j.euroneuro.2012.10.018</w:t>
      </w:r>
    </w:p>
    <w:p w14:paraId="0E490B8D" w14:textId="77777777" w:rsidR="00162F13" w:rsidRPr="00162F13" w:rsidRDefault="00162F13">
      <w:pPr>
        <w:pStyle w:val="NormalWeb"/>
        <w:ind w:left="480" w:hanging="480"/>
        <w:divId w:val="1592934431"/>
        <w:rPr>
          <w:noProof/>
          <w:sz w:val="24"/>
        </w:rPr>
      </w:pPr>
      <w:r w:rsidRPr="00162F13">
        <w:rPr>
          <w:noProof/>
          <w:sz w:val="24"/>
        </w:rPr>
        <w:t xml:space="preserve">Haber, S. N., &amp; Knutson, B. (2010). The reward circuit: linking primate anatomy and human imaging. </w:t>
      </w:r>
      <w:r w:rsidRPr="00162F13">
        <w:rPr>
          <w:i/>
          <w:iCs/>
          <w:noProof/>
          <w:sz w:val="24"/>
        </w:rPr>
        <w:t>Neuropsychopharmacology</w:t>
      </w:r>
      <w:r w:rsidRPr="00162F13">
        <w:rPr>
          <w:rFonts w:ascii="Times New Roman" w:hAnsi="Times New Roman"/>
          <w:i/>
          <w:iCs/>
          <w:noProof/>
          <w:sz w:val="24"/>
        </w:rPr>
        <w:t> </w:t>
      </w:r>
      <w:r w:rsidRPr="00162F13">
        <w:rPr>
          <w:i/>
          <w:iCs/>
          <w:noProof/>
          <w:sz w:val="24"/>
        </w:rPr>
        <w:t>: Official Publication of the American College of Neuropsychopharmacology</w:t>
      </w:r>
      <w:r w:rsidRPr="00162F13">
        <w:rPr>
          <w:noProof/>
          <w:sz w:val="24"/>
        </w:rPr>
        <w:t xml:space="preserve">, </w:t>
      </w:r>
      <w:r w:rsidRPr="00162F13">
        <w:rPr>
          <w:i/>
          <w:iCs/>
          <w:noProof/>
          <w:sz w:val="24"/>
        </w:rPr>
        <w:t>35</w:t>
      </w:r>
      <w:r w:rsidRPr="00162F13">
        <w:rPr>
          <w:noProof/>
          <w:sz w:val="24"/>
        </w:rPr>
        <w:t>(1), 4–26. doi:10.1038/npp.2009.129</w:t>
      </w:r>
    </w:p>
    <w:p w14:paraId="234CDBB8" w14:textId="77777777" w:rsidR="00162F13" w:rsidRPr="00162F13" w:rsidRDefault="00162F13">
      <w:pPr>
        <w:pStyle w:val="NormalWeb"/>
        <w:ind w:left="480" w:hanging="480"/>
        <w:divId w:val="1592934431"/>
        <w:rPr>
          <w:noProof/>
          <w:sz w:val="24"/>
        </w:rPr>
      </w:pPr>
      <w:r w:rsidRPr="00162F13">
        <w:rPr>
          <w:noProof/>
          <w:sz w:val="24"/>
        </w:rPr>
        <w:t xml:space="preserve">Halford, G. S. (2005). Development of thinking. In K. J. Holyoak &amp; R. G. Morrison (Eds.), </w:t>
      </w:r>
      <w:r w:rsidRPr="00162F13">
        <w:rPr>
          <w:i/>
          <w:iCs/>
          <w:noProof/>
          <w:sz w:val="24"/>
        </w:rPr>
        <w:t>The Cambridge Handbook of Thinking and Reasoning</w:t>
      </w:r>
      <w:r w:rsidRPr="00162F13">
        <w:rPr>
          <w:noProof/>
          <w:sz w:val="24"/>
        </w:rPr>
        <w:t xml:space="preserve"> (pp. 529–558). New York: Cambridge University Press.</w:t>
      </w:r>
    </w:p>
    <w:p w14:paraId="5695DDDC" w14:textId="77777777" w:rsidR="00162F13" w:rsidRPr="00162F13" w:rsidRDefault="00162F13">
      <w:pPr>
        <w:pStyle w:val="NormalWeb"/>
        <w:ind w:left="480" w:hanging="480"/>
        <w:divId w:val="1592934431"/>
        <w:rPr>
          <w:noProof/>
          <w:sz w:val="24"/>
        </w:rPr>
      </w:pPr>
      <w:r w:rsidRPr="00162F13">
        <w:rPr>
          <w:noProof/>
          <w:sz w:val="24"/>
        </w:rPr>
        <w:t xml:space="preserve">Hare, T. a, Camerer, C. F., &amp; Rangel, A. (2009). Self-Control in Decision-Making Involves Modulation of the vmPFC Valuation System. </w:t>
      </w:r>
      <w:r w:rsidRPr="00162F13">
        <w:rPr>
          <w:i/>
          <w:iCs/>
          <w:noProof/>
          <w:sz w:val="24"/>
        </w:rPr>
        <w:t>Science</w:t>
      </w:r>
      <w:r w:rsidRPr="00162F13">
        <w:rPr>
          <w:noProof/>
          <w:sz w:val="24"/>
        </w:rPr>
        <w:t xml:space="preserve">, </w:t>
      </w:r>
      <w:r w:rsidRPr="00162F13">
        <w:rPr>
          <w:i/>
          <w:iCs/>
          <w:noProof/>
          <w:sz w:val="24"/>
        </w:rPr>
        <w:t>324</w:t>
      </w:r>
      <w:r w:rsidRPr="00162F13">
        <w:rPr>
          <w:noProof/>
          <w:sz w:val="24"/>
        </w:rPr>
        <w:t>(May), 646–648.</w:t>
      </w:r>
    </w:p>
    <w:p w14:paraId="4E6D2DB8" w14:textId="77777777" w:rsidR="00162F13" w:rsidRPr="00162F13" w:rsidRDefault="00162F13">
      <w:pPr>
        <w:pStyle w:val="NormalWeb"/>
        <w:ind w:left="480" w:hanging="480"/>
        <w:divId w:val="1592934431"/>
        <w:rPr>
          <w:noProof/>
          <w:sz w:val="24"/>
        </w:rPr>
      </w:pPr>
      <w:r w:rsidRPr="00162F13">
        <w:rPr>
          <w:noProof/>
          <w:sz w:val="24"/>
        </w:rPr>
        <w:t xml:space="preserve">Hassabis, D., Kumaran, D., Vann, S. D., &amp; Maguire, E. a. (2007). Patients with hippocampal amnesia cannot imagine new experiences. </w:t>
      </w:r>
      <w:r w:rsidRPr="00162F13">
        <w:rPr>
          <w:i/>
          <w:iCs/>
          <w:noProof/>
          <w:sz w:val="24"/>
        </w:rPr>
        <w:t>Proceedings of the National Academy of Sciences of the United States of America</w:t>
      </w:r>
      <w:r w:rsidRPr="00162F13">
        <w:rPr>
          <w:noProof/>
          <w:sz w:val="24"/>
        </w:rPr>
        <w:t xml:space="preserve">, </w:t>
      </w:r>
      <w:r w:rsidRPr="00162F13">
        <w:rPr>
          <w:i/>
          <w:iCs/>
          <w:noProof/>
          <w:sz w:val="24"/>
        </w:rPr>
        <w:t>104</w:t>
      </w:r>
      <w:r w:rsidRPr="00162F13">
        <w:rPr>
          <w:noProof/>
          <w:sz w:val="24"/>
        </w:rPr>
        <w:t>(5), 1726–31. doi:10.1073/pnas.0610561104</w:t>
      </w:r>
    </w:p>
    <w:p w14:paraId="4D7FBBCB" w14:textId="77777777" w:rsidR="00162F13" w:rsidRPr="00162F13" w:rsidRDefault="00162F13">
      <w:pPr>
        <w:pStyle w:val="NormalWeb"/>
        <w:ind w:left="480" w:hanging="480"/>
        <w:divId w:val="1592934431"/>
        <w:rPr>
          <w:noProof/>
          <w:sz w:val="24"/>
        </w:rPr>
      </w:pPr>
      <w:r w:rsidRPr="00162F13">
        <w:rPr>
          <w:noProof/>
          <w:sz w:val="24"/>
        </w:rPr>
        <w:t xml:space="preserve">Heckers, S., Zalesak, M., Weiss, A. P., Ditman, T., &amp; Titone, D. (2004). Hippocampal activation during transitive inference in humans. </w:t>
      </w:r>
      <w:r w:rsidRPr="00162F13">
        <w:rPr>
          <w:i/>
          <w:iCs/>
          <w:noProof/>
          <w:sz w:val="24"/>
        </w:rPr>
        <w:t>Hippocampus</w:t>
      </w:r>
      <w:r w:rsidRPr="00162F13">
        <w:rPr>
          <w:noProof/>
          <w:sz w:val="24"/>
        </w:rPr>
        <w:t xml:space="preserve">, </w:t>
      </w:r>
      <w:r w:rsidRPr="00162F13">
        <w:rPr>
          <w:i/>
          <w:iCs/>
          <w:noProof/>
          <w:sz w:val="24"/>
        </w:rPr>
        <w:t>14</w:t>
      </w:r>
      <w:r w:rsidRPr="00162F13">
        <w:rPr>
          <w:noProof/>
          <w:sz w:val="24"/>
        </w:rPr>
        <w:t>(2), 153–62. doi:10.1002/hipo.10189</w:t>
      </w:r>
    </w:p>
    <w:p w14:paraId="38542D51" w14:textId="77777777" w:rsidR="00162F13" w:rsidRPr="00162F13" w:rsidRDefault="00162F13">
      <w:pPr>
        <w:pStyle w:val="NormalWeb"/>
        <w:ind w:left="480" w:hanging="480"/>
        <w:divId w:val="1592934431"/>
        <w:rPr>
          <w:noProof/>
          <w:sz w:val="24"/>
        </w:rPr>
      </w:pPr>
      <w:r w:rsidRPr="00162F13">
        <w:rPr>
          <w:noProof/>
          <w:sz w:val="24"/>
        </w:rPr>
        <w:t xml:space="preserve">Hoppe, C., Elger, C. E., &amp; Helmstaedter, C. (2007). Long-term memory impairment in patients with focal epilepsy. </w:t>
      </w:r>
      <w:r w:rsidRPr="00162F13">
        <w:rPr>
          <w:i/>
          <w:iCs/>
          <w:noProof/>
          <w:sz w:val="24"/>
        </w:rPr>
        <w:t>Epilepsia</w:t>
      </w:r>
      <w:r w:rsidRPr="00162F13">
        <w:rPr>
          <w:noProof/>
          <w:sz w:val="24"/>
        </w:rPr>
        <w:t xml:space="preserve">, </w:t>
      </w:r>
      <w:r w:rsidRPr="00162F13">
        <w:rPr>
          <w:i/>
          <w:iCs/>
          <w:noProof/>
          <w:sz w:val="24"/>
        </w:rPr>
        <w:t>48 Suppl 9</w:t>
      </w:r>
      <w:r w:rsidRPr="00162F13">
        <w:rPr>
          <w:noProof/>
          <w:sz w:val="24"/>
        </w:rPr>
        <w:t>, 26–9. doi:10.1111/j.1528-1167.2007.01397.x</w:t>
      </w:r>
    </w:p>
    <w:p w14:paraId="105B5CB6" w14:textId="77777777" w:rsidR="00162F13" w:rsidRPr="00162F13" w:rsidRDefault="00162F13">
      <w:pPr>
        <w:pStyle w:val="NormalWeb"/>
        <w:ind w:left="480" w:hanging="480"/>
        <w:divId w:val="1592934431"/>
        <w:rPr>
          <w:noProof/>
          <w:sz w:val="24"/>
        </w:rPr>
      </w:pPr>
      <w:r w:rsidRPr="00162F13">
        <w:rPr>
          <w:noProof/>
          <w:sz w:val="24"/>
        </w:rPr>
        <w:t xml:space="preserve">Kalenscher, T., Tobler, P. N., Huijbers, W., Daselaar, S. M., &amp; Pennartz, C. M. a. (2010). Neural signatures of intransitive preferences. </w:t>
      </w:r>
      <w:r w:rsidRPr="00162F13">
        <w:rPr>
          <w:i/>
          <w:iCs/>
          <w:noProof/>
          <w:sz w:val="24"/>
        </w:rPr>
        <w:t>Frontiers in Human Neuroscience</w:t>
      </w:r>
      <w:r w:rsidRPr="00162F13">
        <w:rPr>
          <w:noProof/>
          <w:sz w:val="24"/>
        </w:rPr>
        <w:t xml:space="preserve">, </w:t>
      </w:r>
      <w:r w:rsidRPr="00162F13">
        <w:rPr>
          <w:i/>
          <w:iCs/>
          <w:noProof/>
          <w:sz w:val="24"/>
        </w:rPr>
        <w:t>4</w:t>
      </w:r>
      <w:r w:rsidRPr="00162F13">
        <w:rPr>
          <w:noProof/>
          <w:sz w:val="24"/>
        </w:rPr>
        <w:t>(June), 1–14. doi:10.3389/fnhum.2010.00049</w:t>
      </w:r>
    </w:p>
    <w:p w14:paraId="1C007541" w14:textId="77777777" w:rsidR="00162F13" w:rsidRPr="00162F13" w:rsidRDefault="00162F13">
      <w:pPr>
        <w:pStyle w:val="NormalWeb"/>
        <w:ind w:left="480" w:hanging="480"/>
        <w:divId w:val="1592934431"/>
        <w:rPr>
          <w:noProof/>
          <w:sz w:val="24"/>
        </w:rPr>
      </w:pPr>
      <w:r w:rsidRPr="00162F13">
        <w:rPr>
          <w:noProof/>
          <w:sz w:val="24"/>
        </w:rPr>
        <w:t xml:space="preserve">Lee, L., Amir, O., &amp; Ariely, D. (2009). In Search of Homo Economicus: Cognitive Noise and the Role of Emotion in Preference Consistency. </w:t>
      </w:r>
      <w:r w:rsidRPr="00162F13">
        <w:rPr>
          <w:i/>
          <w:iCs/>
          <w:noProof/>
          <w:sz w:val="24"/>
        </w:rPr>
        <w:t>Journal of Consumer Research</w:t>
      </w:r>
      <w:r w:rsidRPr="00162F13">
        <w:rPr>
          <w:noProof/>
          <w:sz w:val="24"/>
        </w:rPr>
        <w:t xml:space="preserve">, </w:t>
      </w:r>
      <w:r w:rsidRPr="00162F13">
        <w:rPr>
          <w:i/>
          <w:iCs/>
          <w:noProof/>
          <w:sz w:val="24"/>
        </w:rPr>
        <w:t>36</w:t>
      </w:r>
      <w:r w:rsidRPr="00162F13">
        <w:rPr>
          <w:noProof/>
          <w:sz w:val="24"/>
        </w:rPr>
        <w:t>(2), 173–187. doi:10.1086/597160</w:t>
      </w:r>
    </w:p>
    <w:p w14:paraId="589F0EDC" w14:textId="77777777" w:rsidR="00162F13" w:rsidRPr="00162F13" w:rsidRDefault="00162F13">
      <w:pPr>
        <w:pStyle w:val="NormalWeb"/>
        <w:ind w:left="480" w:hanging="480"/>
        <w:divId w:val="1592934431"/>
        <w:rPr>
          <w:noProof/>
          <w:sz w:val="24"/>
        </w:rPr>
      </w:pPr>
      <w:r w:rsidRPr="00162F13">
        <w:rPr>
          <w:noProof/>
          <w:sz w:val="24"/>
        </w:rPr>
        <w:t xml:space="preserve">Lichtenstein, S., &amp; Slovic, P. (Eds.). (2006). </w:t>
      </w:r>
      <w:r w:rsidRPr="00162F13">
        <w:rPr>
          <w:i/>
          <w:iCs/>
          <w:noProof/>
          <w:sz w:val="24"/>
        </w:rPr>
        <w:t>The Construction of Preference</w:t>
      </w:r>
      <w:r w:rsidRPr="00162F13">
        <w:rPr>
          <w:noProof/>
          <w:sz w:val="24"/>
        </w:rPr>
        <w:t>. New York: Cambridge University Press.</w:t>
      </w:r>
    </w:p>
    <w:p w14:paraId="6909FC5D" w14:textId="77777777" w:rsidR="00162F13" w:rsidRPr="00162F13" w:rsidRDefault="00162F13">
      <w:pPr>
        <w:pStyle w:val="NormalWeb"/>
        <w:ind w:left="480" w:hanging="480"/>
        <w:divId w:val="1592934431"/>
        <w:rPr>
          <w:noProof/>
          <w:sz w:val="24"/>
        </w:rPr>
      </w:pPr>
      <w:r w:rsidRPr="00162F13">
        <w:rPr>
          <w:noProof/>
          <w:sz w:val="24"/>
        </w:rPr>
        <w:t xml:space="preserve">Nagode, J. C., &amp; Pardo, J. V. (2002). Human hippocampal activation during transitive inference. </w:t>
      </w:r>
      <w:r w:rsidRPr="00162F13">
        <w:rPr>
          <w:i/>
          <w:iCs/>
          <w:noProof/>
          <w:sz w:val="24"/>
        </w:rPr>
        <w:t>Neuroreport</w:t>
      </w:r>
      <w:r w:rsidRPr="00162F13">
        <w:rPr>
          <w:noProof/>
          <w:sz w:val="24"/>
        </w:rPr>
        <w:t xml:space="preserve">, </w:t>
      </w:r>
      <w:r w:rsidRPr="00162F13">
        <w:rPr>
          <w:i/>
          <w:iCs/>
          <w:noProof/>
          <w:sz w:val="24"/>
        </w:rPr>
        <w:t>13</w:t>
      </w:r>
      <w:r w:rsidRPr="00162F13">
        <w:rPr>
          <w:noProof/>
          <w:sz w:val="24"/>
        </w:rPr>
        <w:t>(7), 939–44.</w:t>
      </w:r>
    </w:p>
    <w:p w14:paraId="3F2371F3" w14:textId="77777777" w:rsidR="00162F13" w:rsidRPr="00162F13" w:rsidRDefault="00162F13">
      <w:pPr>
        <w:pStyle w:val="NormalWeb"/>
        <w:ind w:left="480" w:hanging="480"/>
        <w:divId w:val="1592934431"/>
        <w:rPr>
          <w:noProof/>
          <w:sz w:val="24"/>
        </w:rPr>
      </w:pPr>
      <w:r w:rsidRPr="00162F13">
        <w:rPr>
          <w:noProof/>
          <w:sz w:val="24"/>
        </w:rPr>
        <w:t xml:space="preserve">Peters, J., &amp; Büchel, C. (2010). Episodic future thinking reduces reward delay discounting through an enhancement of prefrontal-mediotemporal interactions. </w:t>
      </w:r>
      <w:r w:rsidRPr="00162F13">
        <w:rPr>
          <w:i/>
          <w:iCs/>
          <w:noProof/>
          <w:sz w:val="24"/>
        </w:rPr>
        <w:t>Neuron</w:t>
      </w:r>
      <w:r w:rsidRPr="00162F13">
        <w:rPr>
          <w:noProof/>
          <w:sz w:val="24"/>
        </w:rPr>
        <w:t xml:space="preserve">, </w:t>
      </w:r>
      <w:r w:rsidRPr="00162F13">
        <w:rPr>
          <w:i/>
          <w:iCs/>
          <w:noProof/>
          <w:sz w:val="24"/>
        </w:rPr>
        <w:t>66</w:t>
      </w:r>
      <w:r w:rsidRPr="00162F13">
        <w:rPr>
          <w:noProof/>
          <w:sz w:val="24"/>
        </w:rPr>
        <w:t>(1), 138–48. doi:10.1016/j.neuron.2010.03.026</w:t>
      </w:r>
    </w:p>
    <w:p w14:paraId="4DD73BE9" w14:textId="77777777" w:rsidR="00162F13" w:rsidRPr="00162F13" w:rsidRDefault="00162F13">
      <w:pPr>
        <w:pStyle w:val="NormalWeb"/>
        <w:ind w:left="480" w:hanging="480"/>
        <w:divId w:val="1592934431"/>
        <w:rPr>
          <w:noProof/>
          <w:sz w:val="24"/>
        </w:rPr>
      </w:pPr>
      <w:r w:rsidRPr="00162F13">
        <w:rPr>
          <w:noProof/>
          <w:sz w:val="24"/>
        </w:rPr>
        <w:t xml:space="preserve">Plassmann, H., O’Doherty, J., &amp; Rangel, A. (2007). Orbitofrontal cortex encodes willingness to pay in everyday economic transactions. </w:t>
      </w:r>
      <w:r w:rsidRPr="00162F13">
        <w:rPr>
          <w:i/>
          <w:iCs/>
          <w:noProof/>
          <w:sz w:val="24"/>
        </w:rPr>
        <w:t>The Journal of Neuroscience</w:t>
      </w:r>
      <w:r w:rsidRPr="00162F13">
        <w:rPr>
          <w:rFonts w:ascii="Times New Roman" w:hAnsi="Times New Roman"/>
          <w:i/>
          <w:iCs/>
          <w:noProof/>
          <w:sz w:val="24"/>
        </w:rPr>
        <w:t> </w:t>
      </w:r>
      <w:r w:rsidRPr="00162F13">
        <w:rPr>
          <w:i/>
          <w:iCs/>
          <w:noProof/>
          <w:sz w:val="24"/>
        </w:rPr>
        <w:t>: The Official Journal of the Society for Neuroscience</w:t>
      </w:r>
      <w:r w:rsidRPr="00162F13">
        <w:rPr>
          <w:noProof/>
          <w:sz w:val="24"/>
        </w:rPr>
        <w:t xml:space="preserve">, </w:t>
      </w:r>
      <w:r w:rsidRPr="00162F13">
        <w:rPr>
          <w:i/>
          <w:iCs/>
          <w:noProof/>
          <w:sz w:val="24"/>
        </w:rPr>
        <w:t>27</w:t>
      </w:r>
      <w:r w:rsidRPr="00162F13">
        <w:rPr>
          <w:noProof/>
          <w:sz w:val="24"/>
        </w:rPr>
        <w:t>(37), 9984–9988. doi:10.1523/JNEUROSCI.2131-07.2007</w:t>
      </w:r>
    </w:p>
    <w:p w14:paraId="5522422B" w14:textId="77777777" w:rsidR="00162F13" w:rsidRPr="00162F13" w:rsidRDefault="00162F13">
      <w:pPr>
        <w:pStyle w:val="NormalWeb"/>
        <w:ind w:left="480" w:hanging="480"/>
        <w:divId w:val="1592934431"/>
        <w:rPr>
          <w:noProof/>
          <w:sz w:val="24"/>
        </w:rPr>
      </w:pPr>
      <w:r w:rsidRPr="00162F13">
        <w:rPr>
          <w:noProof/>
          <w:sz w:val="24"/>
        </w:rPr>
        <w:t xml:space="preserve">Ranganath, C., &amp; Ritchey, M. (2012). Two cortical systems for memory-guided behaviour. </w:t>
      </w:r>
      <w:r w:rsidRPr="00162F13">
        <w:rPr>
          <w:i/>
          <w:iCs/>
          <w:noProof/>
          <w:sz w:val="24"/>
        </w:rPr>
        <w:t>Nature Reviews. Neuroscience</w:t>
      </w:r>
      <w:r w:rsidRPr="00162F13">
        <w:rPr>
          <w:noProof/>
          <w:sz w:val="24"/>
        </w:rPr>
        <w:t xml:space="preserve">, </w:t>
      </w:r>
      <w:r w:rsidRPr="00162F13">
        <w:rPr>
          <w:i/>
          <w:iCs/>
          <w:noProof/>
          <w:sz w:val="24"/>
        </w:rPr>
        <w:t>13</w:t>
      </w:r>
      <w:r w:rsidRPr="00162F13">
        <w:rPr>
          <w:noProof/>
          <w:sz w:val="24"/>
        </w:rPr>
        <w:t>(10), 713–26. doi:10.1038/nrn3338</w:t>
      </w:r>
    </w:p>
    <w:p w14:paraId="1E515460" w14:textId="77777777" w:rsidR="00162F13" w:rsidRPr="00162F13" w:rsidRDefault="00162F13">
      <w:pPr>
        <w:pStyle w:val="NormalWeb"/>
        <w:ind w:left="480" w:hanging="480"/>
        <w:divId w:val="1592934431"/>
        <w:rPr>
          <w:noProof/>
          <w:sz w:val="24"/>
        </w:rPr>
      </w:pPr>
      <w:r w:rsidRPr="00162F13">
        <w:rPr>
          <w:noProof/>
          <w:sz w:val="24"/>
        </w:rPr>
        <w:t xml:space="preserve">Rangel, A., Camerer, C., &amp; Montague, P. R. (2008). A framework for studying the neurobiology of value-based decision making. </w:t>
      </w:r>
      <w:r w:rsidRPr="00162F13">
        <w:rPr>
          <w:i/>
          <w:iCs/>
          <w:noProof/>
          <w:sz w:val="24"/>
        </w:rPr>
        <w:t>Nature Reviews Neuroscience</w:t>
      </w:r>
      <w:r w:rsidRPr="00162F13">
        <w:rPr>
          <w:noProof/>
          <w:sz w:val="24"/>
        </w:rPr>
        <w:t xml:space="preserve">, </w:t>
      </w:r>
      <w:r w:rsidRPr="00162F13">
        <w:rPr>
          <w:i/>
          <w:iCs/>
          <w:noProof/>
          <w:sz w:val="24"/>
        </w:rPr>
        <w:t>9</w:t>
      </w:r>
      <w:r w:rsidRPr="00162F13">
        <w:rPr>
          <w:noProof/>
          <w:sz w:val="24"/>
        </w:rPr>
        <w:t>(7), 545–556. doi:10.1038/nrn2357</w:t>
      </w:r>
    </w:p>
    <w:p w14:paraId="311E97CE" w14:textId="77777777" w:rsidR="00162F13" w:rsidRPr="00162F13" w:rsidRDefault="00162F13">
      <w:pPr>
        <w:pStyle w:val="NormalWeb"/>
        <w:ind w:left="480" w:hanging="480"/>
        <w:divId w:val="1592934431"/>
        <w:rPr>
          <w:noProof/>
          <w:sz w:val="24"/>
        </w:rPr>
      </w:pPr>
      <w:r w:rsidRPr="00162F13">
        <w:rPr>
          <w:noProof/>
          <w:sz w:val="24"/>
        </w:rPr>
        <w:t xml:space="preserve">Regenwetter, M., Dana, J., Davis-Stober, C. P., &amp; Guo, Y. (2011). Parsimonious testing of transitive or intransitive preferences: Reply to Birnbaum (2011). </w:t>
      </w:r>
      <w:r w:rsidRPr="00162F13">
        <w:rPr>
          <w:i/>
          <w:iCs/>
          <w:noProof/>
          <w:sz w:val="24"/>
        </w:rPr>
        <w:t>Psychological Review</w:t>
      </w:r>
      <w:r w:rsidRPr="00162F13">
        <w:rPr>
          <w:noProof/>
          <w:sz w:val="24"/>
        </w:rPr>
        <w:t xml:space="preserve">, </w:t>
      </w:r>
      <w:r w:rsidRPr="00162F13">
        <w:rPr>
          <w:i/>
          <w:iCs/>
          <w:noProof/>
          <w:sz w:val="24"/>
        </w:rPr>
        <w:t>118</w:t>
      </w:r>
      <w:r w:rsidRPr="00162F13">
        <w:rPr>
          <w:noProof/>
          <w:sz w:val="24"/>
        </w:rPr>
        <w:t>(4), 684–688. doi:10.1037/a0025291</w:t>
      </w:r>
    </w:p>
    <w:p w14:paraId="7DB284C3" w14:textId="77777777" w:rsidR="00162F13" w:rsidRPr="00162F13" w:rsidRDefault="00162F13">
      <w:pPr>
        <w:pStyle w:val="NormalWeb"/>
        <w:ind w:left="480" w:hanging="480"/>
        <w:divId w:val="1592934431"/>
        <w:rPr>
          <w:noProof/>
          <w:sz w:val="24"/>
        </w:rPr>
      </w:pPr>
      <w:r w:rsidRPr="00162F13">
        <w:rPr>
          <w:noProof/>
          <w:sz w:val="24"/>
        </w:rPr>
        <w:t xml:space="preserve">Regenwetter, M., &amp; Davis-Stober, C. P. (2008). There are many models of transitive preference: a tutorial review and current perspective. </w:t>
      </w:r>
      <w:r w:rsidRPr="00162F13">
        <w:rPr>
          <w:i/>
          <w:iCs/>
          <w:noProof/>
          <w:sz w:val="24"/>
        </w:rPr>
        <w:t>Decision Modeling and Behavior in Complex and Uncertain Environments</w:t>
      </w:r>
      <w:r w:rsidRPr="00162F13">
        <w:rPr>
          <w:noProof/>
          <w:sz w:val="24"/>
        </w:rPr>
        <w:t xml:space="preserve">, </w:t>
      </w:r>
      <w:r w:rsidRPr="00162F13">
        <w:rPr>
          <w:i/>
          <w:iCs/>
          <w:noProof/>
          <w:sz w:val="24"/>
        </w:rPr>
        <w:t>21</w:t>
      </w:r>
      <w:r w:rsidRPr="00162F13">
        <w:rPr>
          <w:noProof/>
          <w:sz w:val="24"/>
        </w:rPr>
        <w:t>, 99–124.</w:t>
      </w:r>
    </w:p>
    <w:p w14:paraId="449C1F41" w14:textId="77777777" w:rsidR="00162F13" w:rsidRPr="00162F13" w:rsidRDefault="00162F13">
      <w:pPr>
        <w:pStyle w:val="NormalWeb"/>
        <w:ind w:left="480" w:hanging="480"/>
        <w:divId w:val="1592934431"/>
        <w:rPr>
          <w:noProof/>
          <w:sz w:val="24"/>
        </w:rPr>
      </w:pPr>
      <w:r w:rsidRPr="00162F13">
        <w:rPr>
          <w:noProof/>
          <w:sz w:val="24"/>
        </w:rPr>
        <w:t xml:space="preserve">Samuelson, P. A. (1938). A Note on the Pure Theory of Behaviour Consumer ’s Behavior. </w:t>
      </w:r>
      <w:r w:rsidRPr="00162F13">
        <w:rPr>
          <w:i/>
          <w:iCs/>
          <w:noProof/>
          <w:sz w:val="24"/>
        </w:rPr>
        <w:t>Economica</w:t>
      </w:r>
      <w:r w:rsidRPr="00162F13">
        <w:rPr>
          <w:noProof/>
          <w:sz w:val="24"/>
        </w:rPr>
        <w:t xml:space="preserve">, </w:t>
      </w:r>
      <w:r w:rsidRPr="00162F13">
        <w:rPr>
          <w:i/>
          <w:iCs/>
          <w:noProof/>
          <w:sz w:val="24"/>
        </w:rPr>
        <w:t>5</w:t>
      </w:r>
      <w:r w:rsidRPr="00162F13">
        <w:rPr>
          <w:noProof/>
          <w:sz w:val="24"/>
        </w:rPr>
        <w:t>(17), 61–71.</w:t>
      </w:r>
    </w:p>
    <w:p w14:paraId="3467E88A" w14:textId="77777777" w:rsidR="00162F13" w:rsidRPr="00162F13" w:rsidRDefault="00162F13">
      <w:pPr>
        <w:pStyle w:val="NormalWeb"/>
        <w:ind w:left="480" w:hanging="480"/>
        <w:divId w:val="1592934431"/>
        <w:rPr>
          <w:noProof/>
          <w:sz w:val="24"/>
        </w:rPr>
      </w:pPr>
      <w:r w:rsidRPr="00162F13">
        <w:rPr>
          <w:noProof/>
          <w:sz w:val="24"/>
        </w:rPr>
        <w:t xml:space="preserve">Schacter, D. L., Addis, D. R., &amp; Buckner, R. L. (2007). Remembering the past to imagine the future: the prospective brain. </w:t>
      </w:r>
      <w:r w:rsidRPr="00162F13">
        <w:rPr>
          <w:i/>
          <w:iCs/>
          <w:noProof/>
          <w:sz w:val="24"/>
        </w:rPr>
        <w:t>Nature Reviews. Neuroscience</w:t>
      </w:r>
      <w:r w:rsidRPr="00162F13">
        <w:rPr>
          <w:noProof/>
          <w:sz w:val="24"/>
        </w:rPr>
        <w:t xml:space="preserve">, </w:t>
      </w:r>
      <w:r w:rsidRPr="00162F13">
        <w:rPr>
          <w:i/>
          <w:iCs/>
          <w:noProof/>
          <w:sz w:val="24"/>
        </w:rPr>
        <w:t>8</w:t>
      </w:r>
      <w:r w:rsidRPr="00162F13">
        <w:rPr>
          <w:noProof/>
          <w:sz w:val="24"/>
        </w:rPr>
        <w:t>(9), 657–661. doi:10.1080/08995600802554748</w:t>
      </w:r>
    </w:p>
    <w:p w14:paraId="1150CD81" w14:textId="77777777" w:rsidR="00162F13" w:rsidRPr="00162F13" w:rsidRDefault="00162F13">
      <w:pPr>
        <w:pStyle w:val="NormalWeb"/>
        <w:ind w:left="480" w:hanging="480"/>
        <w:divId w:val="1592934431"/>
        <w:rPr>
          <w:noProof/>
          <w:sz w:val="24"/>
        </w:rPr>
      </w:pPr>
      <w:r w:rsidRPr="00162F13">
        <w:rPr>
          <w:noProof/>
          <w:sz w:val="24"/>
        </w:rPr>
        <w:t xml:space="preserve">Shohamy, D., &amp; Turk-Browne, N. B. (2013). Mechanisms for widespread hippocampal involvement in cognition. </w:t>
      </w:r>
      <w:r w:rsidRPr="00162F13">
        <w:rPr>
          <w:i/>
          <w:iCs/>
          <w:noProof/>
          <w:sz w:val="24"/>
        </w:rPr>
        <w:t>Journal of Experimental Psychology. General</w:t>
      </w:r>
      <w:r w:rsidRPr="00162F13">
        <w:rPr>
          <w:noProof/>
          <w:sz w:val="24"/>
        </w:rPr>
        <w:t xml:space="preserve">, </w:t>
      </w:r>
      <w:r w:rsidRPr="00162F13">
        <w:rPr>
          <w:i/>
          <w:iCs/>
          <w:noProof/>
          <w:sz w:val="24"/>
        </w:rPr>
        <w:t>142</w:t>
      </w:r>
      <w:r w:rsidRPr="00162F13">
        <w:rPr>
          <w:noProof/>
          <w:sz w:val="24"/>
        </w:rPr>
        <w:t>(4), 1159–70. doi:10.1037/a0034461</w:t>
      </w:r>
    </w:p>
    <w:p w14:paraId="63E87965" w14:textId="77777777" w:rsidR="00162F13" w:rsidRPr="00162F13" w:rsidRDefault="00162F13">
      <w:pPr>
        <w:pStyle w:val="NormalWeb"/>
        <w:ind w:left="480" w:hanging="480"/>
        <w:divId w:val="1592934431"/>
        <w:rPr>
          <w:noProof/>
          <w:sz w:val="24"/>
        </w:rPr>
      </w:pPr>
      <w:r w:rsidRPr="00162F13">
        <w:rPr>
          <w:noProof/>
          <w:sz w:val="24"/>
        </w:rPr>
        <w:t xml:space="preserve">Squire, L. R., Stark, C. E. L., &amp; Clark, R. E. (2004). The medial temporal lobe. </w:t>
      </w:r>
      <w:r w:rsidRPr="00162F13">
        <w:rPr>
          <w:i/>
          <w:iCs/>
          <w:noProof/>
          <w:sz w:val="24"/>
        </w:rPr>
        <w:t>Annual Review of Neuroscience</w:t>
      </w:r>
      <w:r w:rsidRPr="00162F13">
        <w:rPr>
          <w:noProof/>
          <w:sz w:val="24"/>
        </w:rPr>
        <w:t xml:space="preserve">, </w:t>
      </w:r>
      <w:r w:rsidRPr="00162F13">
        <w:rPr>
          <w:i/>
          <w:iCs/>
          <w:noProof/>
          <w:sz w:val="24"/>
        </w:rPr>
        <w:t>27</w:t>
      </w:r>
      <w:r w:rsidRPr="00162F13">
        <w:rPr>
          <w:noProof/>
          <w:sz w:val="24"/>
        </w:rPr>
        <w:t>, 279–306. doi:10.1146/annurev.neuro.27.070203.144130</w:t>
      </w:r>
    </w:p>
    <w:p w14:paraId="688605FC" w14:textId="77777777" w:rsidR="00162F13" w:rsidRPr="00162F13" w:rsidRDefault="00162F13">
      <w:pPr>
        <w:pStyle w:val="NormalWeb"/>
        <w:ind w:left="480" w:hanging="480"/>
        <w:divId w:val="1592934431"/>
        <w:rPr>
          <w:noProof/>
          <w:sz w:val="24"/>
        </w:rPr>
      </w:pPr>
      <w:r w:rsidRPr="00162F13">
        <w:rPr>
          <w:noProof/>
          <w:sz w:val="24"/>
        </w:rPr>
        <w:t xml:space="preserve">Tversky, A. (1969). Intransitivity of preferences. </w:t>
      </w:r>
      <w:r w:rsidRPr="00162F13">
        <w:rPr>
          <w:i/>
          <w:iCs/>
          <w:noProof/>
          <w:sz w:val="24"/>
        </w:rPr>
        <w:t>Psychological Review</w:t>
      </w:r>
      <w:r w:rsidRPr="00162F13">
        <w:rPr>
          <w:noProof/>
          <w:sz w:val="24"/>
        </w:rPr>
        <w:t xml:space="preserve">, </w:t>
      </w:r>
      <w:r w:rsidRPr="00162F13">
        <w:rPr>
          <w:i/>
          <w:iCs/>
          <w:noProof/>
          <w:sz w:val="24"/>
        </w:rPr>
        <w:t>76</w:t>
      </w:r>
      <w:r w:rsidRPr="00162F13">
        <w:rPr>
          <w:noProof/>
          <w:sz w:val="24"/>
        </w:rPr>
        <w:t>(1), 31–48. doi:10.1037/h0026750</w:t>
      </w:r>
    </w:p>
    <w:p w14:paraId="78A07CC5" w14:textId="77777777" w:rsidR="00162F13" w:rsidRPr="00162F13" w:rsidRDefault="00162F13">
      <w:pPr>
        <w:pStyle w:val="NormalWeb"/>
        <w:ind w:left="480" w:hanging="480"/>
        <w:divId w:val="1592934431"/>
        <w:rPr>
          <w:noProof/>
          <w:sz w:val="24"/>
        </w:rPr>
      </w:pPr>
      <w:r w:rsidRPr="00162F13">
        <w:rPr>
          <w:noProof/>
          <w:sz w:val="24"/>
        </w:rPr>
        <w:t xml:space="preserve">Weber, B., Wellmer, J., Reuber, M., Mormann, F., Weis, S., Urbach, H., … Fernández, G. (2006). Left hippocampal pathology is associated with atypical language lateralization in patients with focal epilepsy. </w:t>
      </w:r>
      <w:r w:rsidRPr="00162F13">
        <w:rPr>
          <w:i/>
          <w:iCs/>
          <w:noProof/>
          <w:sz w:val="24"/>
        </w:rPr>
        <w:t>Brain</w:t>
      </w:r>
      <w:r w:rsidRPr="00162F13">
        <w:rPr>
          <w:rFonts w:ascii="Times New Roman" w:hAnsi="Times New Roman"/>
          <w:i/>
          <w:iCs/>
          <w:noProof/>
          <w:sz w:val="24"/>
        </w:rPr>
        <w:t> </w:t>
      </w:r>
      <w:r w:rsidRPr="00162F13">
        <w:rPr>
          <w:i/>
          <w:iCs/>
          <w:noProof/>
          <w:sz w:val="24"/>
        </w:rPr>
        <w:t>: A Journal of Neurology</w:t>
      </w:r>
      <w:r w:rsidRPr="00162F13">
        <w:rPr>
          <w:noProof/>
          <w:sz w:val="24"/>
        </w:rPr>
        <w:t xml:space="preserve">, </w:t>
      </w:r>
      <w:r w:rsidRPr="00162F13">
        <w:rPr>
          <w:i/>
          <w:iCs/>
          <w:noProof/>
          <w:sz w:val="24"/>
        </w:rPr>
        <w:t>129</w:t>
      </w:r>
      <w:r w:rsidRPr="00162F13">
        <w:rPr>
          <w:noProof/>
          <w:sz w:val="24"/>
        </w:rPr>
        <w:t>(Pt 2), 346–51. doi:10.1093/brain/awh694</w:t>
      </w:r>
    </w:p>
    <w:p w14:paraId="3FDF84CE" w14:textId="77777777" w:rsidR="00162F13" w:rsidRPr="00162F13" w:rsidRDefault="00162F13">
      <w:pPr>
        <w:pStyle w:val="NormalWeb"/>
        <w:ind w:left="480" w:hanging="480"/>
        <w:divId w:val="1592934431"/>
        <w:rPr>
          <w:noProof/>
          <w:sz w:val="24"/>
        </w:rPr>
      </w:pPr>
      <w:r w:rsidRPr="00162F13">
        <w:rPr>
          <w:noProof/>
          <w:sz w:val="24"/>
        </w:rPr>
        <w:t xml:space="preserve">Weber, E. U., &amp; Johnson, E. J. (2009). Mindful judgment and decision making. </w:t>
      </w:r>
      <w:r w:rsidRPr="00162F13">
        <w:rPr>
          <w:i/>
          <w:iCs/>
          <w:noProof/>
          <w:sz w:val="24"/>
        </w:rPr>
        <w:t>Annual Review of Psychology</w:t>
      </w:r>
      <w:r w:rsidRPr="00162F13">
        <w:rPr>
          <w:noProof/>
          <w:sz w:val="24"/>
        </w:rPr>
        <w:t xml:space="preserve">, </w:t>
      </w:r>
      <w:r w:rsidRPr="00162F13">
        <w:rPr>
          <w:i/>
          <w:iCs/>
          <w:noProof/>
          <w:sz w:val="24"/>
        </w:rPr>
        <w:t>60</w:t>
      </w:r>
      <w:r w:rsidRPr="00162F13">
        <w:rPr>
          <w:noProof/>
          <w:sz w:val="24"/>
        </w:rPr>
        <w:t>, 53–85. doi:10.1146/annurev.psych.60.110707.163633</w:t>
      </w:r>
    </w:p>
    <w:p w14:paraId="7CF6BAC2" w14:textId="77777777" w:rsidR="00162F13" w:rsidRPr="00162F13" w:rsidRDefault="00162F13">
      <w:pPr>
        <w:pStyle w:val="NormalWeb"/>
        <w:ind w:left="480" w:hanging="480"/>
        <w:divId w:val="1592934431"/>
        <w:rPr>
          <w:noProof/>
          <w:sz w:val="24"/>
        </w:rPr>
      </w:pPr>
      <w:r w:rsidRPr="00162F13">
        <w:rPr>
          <w:noProof/>
          <w:sz w:val="24"/>
        </w:rPr>
        <w:t xml:space="preserve">Wimmer, G. E., &amp; Shohamy, D. (2012). Preference by association: how memory mechanisms in the hippocampus bias decisions. </w:t>
      </w:r>
      <w:r w:rsidRPr="00162F13">
        <w:rPr>
          <w:i/>
          <w:iCs/>
          <w:noProof/>
          <w:sz w:val="24"/>
        </w:rPr>
        <w:t>Science (New York, N.Y.)</w:t>
      </w:r>
      <w:r w:rsidRPr="00162F13">
        <w:rPr>
          <w:noProof/>
          <w:sz w:val="24"/>
        </w:rPr>
        <w:t xml:space="preserve">, </w:t>
      </w:r>
      <w:r w:rsidRPr="00162F13">
        <w:rPr>
          <w:i/>
          <w:iCs/>
          <w:noProof/>
          <w:sz w:val="24"/>
        </w:rPr>
        <w:t>338</w:t>
      </w:r>
      <w:r w:rsidRPr="00162F13">
        <w:rPr>
          <w:noProof/>
          <w:sz w:val="24"/>
        </w:rPr>
        <w:t>(6104), 270–3. doi:10.1126/science.1223252</w:t>
      </w:r>
    </w:p>
    <w:p w14:paraId="2067A235" w14:textId="77777777" w:rsidR="00162F13" w:rsidRPr="00162F13" w:rsidRDefault="00162F13">
      <w:pPr>
        <w:pStyle w:val="NormalWeb"/>
        <w:ind w:left="480" w:hanging="480"/>
        <w:divId w:val="1592934431"/>
        <w:rPr>
          <w:noProof/>
          <w:sz w:val="24"/>
        </w:rPr>
      </w:pPr>
      <w:r w:rsidRPr="00162F13">
        <w:rPr>
          <w:noProof/>
          <w:sz w:val="24"/>
        </w:rPr>
        <w:t xml:space="preserve">Woermann, F. G., Barker, G. J., Birnie, K. D., Meencke, H. J., &amp; Duncan, J. S. (1998). Regional changes in hippocampal T2 relaxation and volume: a quantitative magnetic resonance imaging study of hippocampal sclerosis. </w:t>
      </w:r>
      <w:r w:rsidRPr="00162F13">
        <w:rPr>
          <w:i/>
          <w:iCs/>
          <w:noProof/>
          <w:sz w:val="24"/>
        </w:rPr>
        <w:t>Journal of Neurology, Neurosurgery &amp; Psychiatry</w:t>
      </w:r>
      <w:r w:rsidRPr="00162F13">
        <w:rPr>
          <w:noProof/>
          <w:sz w:val="24"/>
        </w:rPr>
        <w:t xml:space="preserve">, </w:t>
      </w:r>
      <w:r w:rsidRPr="00162F13">
        <w:rPr>
          <w:i/>
          <w:iCs/>
          <w:noProof/>
          <w:sz w:val="24"/>
        </w:rPr>
        <w:t>65</w:t>
      </w:r>
      <w:r w:rsidRPr="00162F13">
        <w:rPr>
          <w:noProof/>
          <w:sz w:val="24"/>
        </w:rPr>
        <w:t>(5), 656–664. doi:10.1136/jnnp.65.5.656</w:t>
      </w:r>
    </w:p>
    <w:p w14:paraId="22C6C9CA" w14:textId="1DB3818E" w:rsidR="006939FB" w:rsidRPr="00590027" w:rsidRDefault="00D33723" w:rsidP="00162F13">
      <w:pPr>
        <w:pStyle w:val="NormalWeb"/>
        <w:ind w:left="480" w:hanging="480"/>
        <w:divId w:val="526137262"/>
      </w:pPr>
      <w:ins w:id="112" w:author="Ayse Zeynep Enkavi" w:date="2016-01-04T17:28:00Z">
        <w:r w:rsidRPr="007900DC">
          <w:rPr>
            <w:sz w:val="24"/>
            <w:szCs w:val="24"/>
          </w:rPr>
          <w:fldChar w:fldCharType="end"/>
        </w:r>
      </w:ins>
    </w:p>
    <w:sectPr w:rsidR="006939FB" w:rsidRPr="0059002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720A17" w14:textId="77777777" w:rsidR="004D73B6" w:rsidRDefault="004D73B6" w:rsidP="007F471C">
      <w:r>
        <w:separator/>
      </w:r>
    </w:p>
  </w:endnote>
  <w:endnote w:type="continuationSeparator" w:id="0">
    <w:p w14:paraId="2AA6C0AA" w14:textId="77777777" w:rsidR="004D73B6" w:rsidRDefault="004D73B6"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197752" w14:textId="77777777" w:rsidR="004D73B6" w:rsidRDefault="004D73B6" w:rsidP="007F471C">
      <w:r>
        <w:separator/>
      </w:r>
    </w:p>
  </w:footnote>
  <w:footnote w:type="continuationSeparator" w:id="0">
    <w:p w14:paraId="4E49A40F" w14:textId="77777777" w:rsidR="004D73B6" w:rsidRDefault="004D73B6"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75AEF"/>
    <w:multiLevelType w:val="hybridMultilevel"/>
    <w:tmpl w:val="B994E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462D"/>
    <w:rsid w:val="000072DF"/>
    <w:rsid w:val="00007FC9"/>
    <w:rsid w:val="00013687"/>
    <w:rsid w:val="0001500A"/>
    <w:rsid w:val="000175B4"/>
    <w:rsid w:val="000204EE"/>
    <w:rsid w:val="0002236B"/>
    <w:rsid w:val="000237C6"/>
    <w:rsid w:val="0003233C"/>
    <w:rsid w:val="000345F2"/>
    <w:rsid w:val="00034EB2"/>
    <w:rsid w:val="00037B8A"/>
    <w:rsid w:val="00037F0B"/>
    <w:rsid w:val="00040566"/>
    <w:rsid w:val="00053837"/>
    <w:rsid w:val="00054516"/>
    <w:rsid w:val="000554E6"/>
    <w:rsid w:val="00060F69"/>
    <w:rsid w:val="000626B5"/>
    <w:rsid w:val="00063653"/>
    <w:rsid w:val="00074B8F"/>
    <w:rsid w:val="00075726"/>
    <w:rsid w:val="000808A8"/>
    <w:rsid w:val="000817DA"/>
    <w:rsid w:val="0008215D"/>
    <w:rsid w:val="00084392"/>
    <w:rsid w:val="000877F2"/>
    <w:rsid w:val="00087AEB"/>
    <w:rsid w:val="000A74BA"/>
    <w:rsid w:val="000B0A00"/>
    <w:rsid w:val="000C7896"/>
    <w:rsid w:val="000D45D0"/>
    <w:rsid w:val="000D7202"/>
    <w:rsid w:val="000E267C"/>
    <w:rsid w:val="000E2D96"/>
    <w:rsid w:val="000E3F2A"/>
    <w:rsid w:val="000F0225"/>
    <w:rsid w:val="000F0884"/>
    <w:rsid w:val="000F1903"/>
    <w:rsid w:val="000F67D0"/>
    <w:rsid w:val="00100015"/>
    <w:rsid w:val="00105B4E"/>
    <w:rsid w:val="00105EA5"/>
    <w:rsid w:val="00107978"/>
    <w:rsid w:val="0011073F"/>
    <w:rsid w:val="0011212A"/>
    <w:rsid w:val="00117279"/>
    <w:rsid w:val="0012119E"/>
    <w:rsid w:val="00141EAB"/>
    <w:rsid w:val="00143241"/>
    <w:rsid w:val="001451B6"/>
    <w:rsid w:val="00153319"/>
    <w:rsid w:val="0015349E"/>
    <w:rsid w:val="00157314"/>
    <w:rsid w:val="0015746E"/>
    <w:rsid w:val="00162F13"/>
    <w:rsid w:val="00163BCF"/>
    <w:rsid w:val="00164B51"/>
    <w:rsid w:val="001749D3"/>
    <w:rsid w:val="00175E0B"/>
    <w:rsid w:val="00181822"/>
    <w:rsid w:val="001823E2"/>
    <w:rsid w:val="001867B8"/>
    <w:rsid w:val="001870E8"/>
    <w:rsid w:val="00192E15"/>
    <w:rsid w:val="0019497E"/>
    <w:rsid w:val="001A70C8"/>
    <w:rsid w:val="001B5BB3"/>
    <w:rsid w:val="001B79B2"/>
    <w:rsid w:val="001C1E68"/>
    <w:rsid w:val="001C2AE4"/>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1612C"/>
    <w:rsid w:val="0022145E"/>
    <w:rsid w:val="0022776D"/>
    <w:rsid w:val="002365B2"/>
    <w:rsid w:val="00236A08"/>
    <w:rsid w:val="00241090"/>
    <w:rsid w:val="0024300B"/>
    <w:rsid w:val="00244984"/>
    <w:rsid w:val="00251380"/>
    <w:rsid w:val="002612C9"/>
    <w:rsid w:val="00265ECE"/>
    <w:rsid w:val="0027036A"/>
    <w:rsid w:val="00271360"/>
    <w:rsid w:val="00274510"/>
    <w:rsid w:val="0027656F"/>
    <w:rsid w:val="00297C7D"/>
    <w:rsid w:val="002A32A8"/>
    <w:rsid w:val="002A40B5"/>
    <w:rsid w:val="002A502D"/>
    <w:rsid w:val="002A62EA"/>
    <w:rsid w:val="002B33AA"/>
    <w:rsid w:val="002C1833"/>
    <w:rsid w:val="002C18C2"/>
    <w:rsid w:val="002C6599"/>
    <w:rsid w:val="002C6AD1"/>
    <w:rsid w:val="002C6BE7"/>
    <w:rsid w:val="002C75F3"/>
    <w:rsid w:val="002D0517"/>
    <w:rsid w:val="002D1B8F"/>
    <w:rsid w:val="002D23E2"/>
    <w:rsid w:val="002E0908"/>
    <w:rsid w:val="002E23A6"/>
    <w:rsid w:val="002E2717"/>
    <w:rsid w:val="002E36D6"/>
    <w:rsid w:val="002E3A76"/>
    <w:rsid w:val="002E4343"/>
    <w:rsid w:val="002E6C7A"/>
    <w:rsid w:val="002F0E37"/>
    <w:rsid w:val="002F5436"/>
    <w:rsid w:val="002F64BC"/>
    <w:rsid w:val="002F7278"/>
    <w:rsid w:val="00302D3B"/>
    <w:rsid w:val="00303FE1"/>
    <w:rsid w:val="00306BF4"/>
    <w:rsid w:val="00316E3C"/>
    <w:rsid w:val="00321760"/>
    <w:rsid w:val="0032362D"/>
    <w:rsid w:val="00327A7E"/>
    <w:rsid w:val="00335724"/>
    <w:rsid w:val="003364FE"/>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73A"/>
    <w:rsid w:val="003E09B5"/>
    <w:rsid w:val="003E2470"/>
    <w:rsid w:val="003E48A8"/>
    <w:rsid w:val="003E5FA2"/>
    <w:rsid w:val="003E71B2"/>
    <w:rsid w:val="003F068E"/>
    <w:rsid w:val="003F1C10"/>
    <w:rsid w:val="003F5F61"/>
    <w:rsid w:val="00404A12"/>
    <w:rsid w:val="004105E2"/>
    <w:rsid w:val="004336D1"/>
    <w:rsid w:val="004347C0"/>
    <w:rsid w:val="00435E43"/>
    <w:rsid w:val="00437A4E"/>
    <w:rsid w:val="00440583"/>
    <w:rsid w:val="00450B16"/>
    <w:rsid w:val="00450F4E"/>
    <w:rsid w:val="00451CCF"/>
    <w:rsid w:val="00452CCE"/>
    <w:rsid w:val="00454AD5"/>
    <w:rsid w:val="00454BE1"/>
    <w:rsid w:val="0045785E"/>
    <w:rsid w:val="004604F7"/>
    <w:rsid w:val="004610B8"/>
    <w:rsid w:val="00462D24"/>
    <w:rsid w:val="00463363"/>
    <w:rsid w:val="004659E1"/>
    <w:rsid w:val="00466CD1"/>
    <w:rsid w:val="00470A2A"/>
    <w:rsid w:val="00482A49"/>
    <w:rsid w:val="00482CE4"/>
    <w:rsid w:val="00487C58"/>
    <w:rsid w:val="00491CB1"/>
    <w:rsid w:val="00494407"/>
    <w:rsid w:val="00495240"/>
    <w:rsid w:val="004A2A84"/>
    <w:rsid w:val="004A39DC"/>
    <w:rsid w:val="004B1599"/>
    <w:rsid w:val="004B4D40"/>
    <w:rsid w:val="004C4A8A"/>
    <w:rsid w:val="004C4ACF"/>
    <w:rsid w:val="004C4DCD"/>
    <w:rsid w:val="004D73B6"/>
    <w:rsid w:val="004E0A88"/>
    <w:rsid w:val="004E47E4"/>
    <w:rsid w:val="004E6A78"/>
    <w:rsid w:val="004E7C35"/>
    <w:rsid w:val="004F3298"/>
    <w:rsid w:val="004F4C20"/>
    <w:rsid w:val="004F50C1"/>
    <w:rsid w:val="00504154"/>
    <w:rsid w:val="00510EFF"/>
    <w:rsid w:val="00511B9F"/>
    <w:rsid w:val="00520128"/>
    <w:rsid w:val="00521624"/>
    <w:rsid w:val="00527F5C"/>
    <w:rsid w:val="005321C5"/>
    <w:rsid w:val="005323A0"/>
    <w:rsid w:val="005329B2"/>
    <w:rsid w:val="00532F2C"/>
    <w:rsid w:val="00535688"/>
    <w:rsid w:val="00536A04"/>
    <w:rsid w:val="005372B0"/>
    <w:rsid w:val="0054049D"/>
    <w:rsid w:val="00541EA3"/>
    <w:rsid w:val="00542F31"/>
    <w:rsid w:val="0054383A"/>
    <w:rsid w:val="00543881"/>
    <w:rsid w:val="005445D8"/>
    <w:rsid w:val="005460CF"/>
    <w:rsid w:val="00553550"/>
    <w:rsid w:val="00563AE8"/>
    <w:rsid w:val="00573690"/>
    <w:rsid w:val="00576CAC"/>
    <w:rsid w:val="00581549"/>
    <w:rsid w:val="00581656"/>
    <w:rsid w:val="00582DD2"/>
    <w:rsid w:val="00584FF6"/>
    <w:rsid w:val="00587F13"/>
    <w:rsid w:val="00590027"/>
    <w:rsid w:val="005916A3"/>
    <w:rsid w:val="00592678"/>
    <w:rsid w:val="00592F05"/>
    <w:rsid w:val="00594A1C"/>
    <w:rsid w:val="00596529"/>
    <w:rsid w:val="00597354"/>
    <w:rsid w:val="00597417"/>
    <w:rsid w:val="005B4F43"/>
    <w:rsid w:val="005B69FE"/>
    <w:rsid w:val="005B6A51"/>
    <w:rsid w:val="005C5BF1"/>
    <w:rsid w:val="005C78DB"/>
    <w:rsid w:val="005E0A9F"/>
    <w:rsid w:val="005E38BE"/>
    <w:rsid w:val="005E3FBE"/>
    <w:rsid w:val="005E6B5D"/>
    <w:rsid w:val="005E72D6"/>
    <w:rsid w:val="005F3712"/>
    <w:rsid w:val="005F47C6"/>
    <w:rsid w:val="005F7301"/>
    <w:rsid w:val="00604F83"/>
    <w:rsid w:val="00606DAD"/>
    <w:rsid w:val="0060759B"/>
    <w:rsid w:val="00610F8B"/>
    <w:rsid w:val="00612BC2"/>
    <w:rsid w:val="00612FE8"/>
    <w:rsid w:val="00620A21"/>
    <w:rsid w:val="00623B2E"/>
    <w:rsid w:val="0062504E"/>
    <w:rsid w:val="0062772B"/>
    <w:rsid w:val="006304DA"/>
    <w:rsid w:val="00631484"/>
    <w:rsid w:val="00635059"/>
    <w:rsid w:val="00636E24"/>
    <w:rsid w:val="0063751B"/>
    <w:rsid w:val="00640BAF"/>
    <w:rsid w:val="00640FC3"/>
    <w:rsid w:val="00641DF6"/>
    <w:rsid w:val="006457FB"/>
    <w:rsid w:val="00646FB4"/>
    <w:rsid w:val="00650854"/>
    <w:rsid w:val="0065144A"/>
    <w:rsid w:val="0065545F"/>
    <w:rsid w:val="00665473"/>
    <w:rsid w:val="00665890"/>
    <w:rsid w:val="006659DE"/>
    <w:rsid w:val="00667E11"/>
    <w:rsid w:val="00672CDF"/>
    <w:rsid w:val="00682E7D"/>
    <w:rsid w:val="006851F2"/>
    <w:rsid w:val="0069099A"/>
    <w:rsid w:val="00691BB9"/>
    <w:rsid w:val="0069345E"/>
    <w:rsid w:val="006939FB"/>
    <w:rsid w:val="00695D7F"/>
    <w:rsid w:val="006964FF"/>
    <w:rsid w:val="006A421E"/>
    <w:rsid w:val="006A7582"/>
    <w:rsid w:val="006B0D39"/>
    <w:rsid w:val="006B42E9"/>
    <w:rsid w:val="006B5029"/>
    <w:rsid w:val="006C51BD"/>
    <w:rsid w:val="006D0837"/>
    <w:rsid w:val="006D59B2"/>
    <w:rsid w:val="006D7396"/>
    <w:rsid w:val="006D7906"/>
    <w:rsid w:val="006E0437"/>
    <w:rsid w:val="006E681B"/>
    <w:rsid w:val="006F120B"/>
    <w:rsid w:val="006F212D"/>
    <w:rsid w:val="006F260E"/>
    <w:rsid w:val="006F3C37"/>
    <w:rsid w:val="006F4354"/>
    <w:rsid w:val="006F576F"/>
    <w:rsid w:val="006F718C"/>
    <w:rsid w:val="006F7C5B"/>
    <w:rsid w:val="00701853"/>
    <w:rsid w:val="0070576D"/>
    <w:rsid w:val="0070722C"/>
    <w:rsid w:val="00711A77"/>
    <w:rsid w:val="00714D41"/>
    <w:rsid w:val="00730423"/>
    <w:rsid w:val="00732CE7"/>
    <w:rsid w:val="007369D1"/>
    <w:rsid w:val="00740BED"/>
    <w:rsid w:val="007412E6"/>
    <w:rsid w:val="0074383F"/>
    <w:rsid w:val="007438F3"/>
    <w:rsid w:val="00745B56"/>
    <w:rsid w:val="007517B9"/>
    <w:rsid w:val="0075271C"/>
    <w:rsid w:val="00753611"/>
    <w:rsid w:val="0075687D"/>
    <w:rsid w:val="00772766"/>
    <w:rsid w:val="00773758"/>
    <w:rsid w:val="00773ACC"/>
    <w:rsid w:val="00773BC4"/>
    <w:rsid w:val="00787FE4"/>
    <w:rsid w:val="007900DC"/>
    <w:rsid w:val="00790C49"/>
    <w:rsid w:val="00794A81"/>
    <w:rsid w:val="007B3BCF"/>
    <w:rsid w:val="007B4351"/>
    <w:rsid w:val="007B4512"/>
    <w:rsid w:val="007B78CD"/>
    <w:rsid w:val="007C21C7"/>
    <w:rsid w:val="007C22EB"/>
    <w:rsid w:val="007C2B95"/>
    <w:rsid w:val="007C4B1D"/>
    <w:rsid w:val="007C7109"/>
    <w:rsid w:val="007D2420"/>
    <w:rsid w:val="007D4E36"/>
    <w:rsid w:val="007E212A"/>
    <w:rsid w:val="007E35AE"/>
    <w:rsid w:val="007E61A2"/>
    <w:rsid w:val="007E666D"/>
    <w:rsid w:val="007F471C"/>
    <w:rsid w:val="007F4BF7"/>
    <w:rsid w:val="007F6807"/>
    <w:rsid w:val="007F7004"/>
    <w:rsid w:val="00802EAC"/>
    <w:rsid w:val="00815F46"/>
    <w:rsid w:val="00820DDB"/>
    <w:rsid w:val="00822E48"/>
    <w:rsid w:val="00831013"/>
    <w:rsid w:val="008323D1"/>
    <w:rsid w:val="0083267F"/>
    <w:rsid w:val="00832CFC"/>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A574A"/>
    <w:rsid w:val="008B0F5E"/>
    <w:rsid w:val="008B1245"/>
    <w:rsid w:val="008B3F36"/>
    <w:rsid w:val="008B5254"/>
    <w:rsid w:val="008B6F70"/>
    <w:rsid w:val="008B7E3D"/>
    <w:rsid w:val="008C7EE0"/>
    <w:rsid w:val="008D4DC1"/>
    <w:rsid w:val="008D7B1A"/>
    <w:rsid w:val="008E219B"/>
    <w:rsid w:val="008E273E"/>
    <w:rsid w:val="008E5396"/>
    <w:rsid w:val="008E6FAC"/>
    <w:rsid w:val="008E727F"/>
    <w:rsid w:val="008F10B8"/>
    <w:rsid w:val="008F6404"/>
    <w:rsid w:val="0090105A"/>
    <w:rsid w:val="0090145D"/>
    <w:rsid w:val="00905821"/>
    <w:rsid w:val="009123A7"/>
    <w:rsid w:val="00913E3E"/>
    <w:rsid w:val="00915DB5"/>
    <w:rsid w:val="0092551E"/>
    <w:rsid w:val="00925806"/>
    <w:rsid w:val="0093038D"/>
    <w:rsid w:val="009336AA"/>
    <w:rsid w:val="00934075"/>
    <w:rsid w:val="009441DE"/>
    <w:rsid w:val="00946650"/>
    <w:rsid w:val="00946706"/>
    <w:rsid w:val="0095079F"/>
    <w:rsid w:val="00951129"/>
    <w:rsid w:val="00955511"/>
    <w:rsid w:val="00955DD9"/>
    <w:rsid w:val="00956659"/>
    <w:rsid w:val="00965F1D"/>
    <w:rsid w:val="00970F82"/>
    <w:rsid w:val="00972034"/>
    <w:rsid w:val="009728FF"/>
    <w:rsid w:val="00972949"/>
    <w:rsid w:val="0098098E"/>
    <w:rsid w:val="00983500"/>
    <w:rsid w:val="00993D2D"/>
    <w:rsid w:val="0099404B"/>
    <w:rsid w:val="009941DD"/>
    <w:rsid w:val="009944D6"/>
    <w:rsid w:val="00994824"/>
    <w:rsid w:val="00996504"/>
    <w:rsid w:val="009A0D07"/>
    <w:rsid w:val="009A252B"/>
    <w:rsid w:val="009A38DC"/>
    <w:rsid w:val="009C3C08"/>
    <w:rsid w:val="009D0D6F"/>
    <w:rsid w:val="009D4D67"/>
    <w:rsid w:val="009D7603"/>
    <w:rsid w:val="009E1334"/>
    <w:rsid w:val="009E36B1"/>
    <w:rsid w:val="009E4B41"/>
    <w:rsid w:val="009E4DFD"/>
    <w:rsid w:val="009E6090"/>
    <w:rsid w:val="009F031B"/>
    <w:rsid w:val="009F60E1"/>
    <w:rsid w:val="00A01A03"/>
    <w:rsid w:val="00A034E6"/>
    <w:rsid w:val="00A04C78"/>
    <w:rsid w:val="00A055BC"/>
    <w:rsid w:val="00A06613"/>
    <w:rsid w:val="00A06EB4"/>
    <w:rsid w:val="00A07EF2"/>
    <w:rsid w:val="00A13529"/>
    <w:rsid w:val="00A141E1"/>
    <w:rsid w:val="00A24335"/>
    <w:rsid w:val="00A2625E"/>
    <w:rsid w:val="00A444F4"/>
    <w:rsid w:val="00A44E4E"/>
    <w:rsid w:val="00A45389"/>
    <w:rsid w:val="00A50D12"/>
    <w:rsid w:val="00A5651C"/>
    <w:rsid w:val="00A57E05"/>
    <w:rsid w:val="00A61A20"/>
    <w:rsid w:val="00A61D76"/>
    <w:rsid w:val="00A6769A"/>
    <w:rsid w:val="00A734A7"/>
    <w:rsid w:val="00A75602"/>
    <w:rsid w:val="00A83965"/>
    <w:rsid w:val="00A910F9"/>
    <w:rsid w:val="00AA21D5"/>
    <w:rsid w:val="00AA4B76"/>
    <w:rsid w:val="00AA62D1"/>
    <w:rsid w:val="00AA7131"/>
    <w:rsid w:val="00AB310A"/>
    <w:rsid w:val="00AC36B4"/>
    <w:rsid w:val="00AC5EF9"/>
    <w:rsid w:val="00AC7120"/>
    <w:rsid w:val="00AD087C"/>
    <w:rsid w:val="00AE05BF"/>
    <w:rsid w:val="00AE45BB"/>
    <w:rsid w:val="00AE5078"/>
    <w:rsid w:val="00AE5976"/>
    <w:rsid w:val="00AE7053"/>
    <w:rsid w:val="00AF5A06"/>
    <w:rsid w:val="00AF757F"/>
    <w:rsid w:val="00B00F79"/>
    <w:rsid w:val="00B14280"/>
    <w:rsid w:val="00B21608"/>
    <w:rsid w:val="00B231C9"/>
    <w:rsid w:val="00B30F0B"/>
    <w:rsid w:val="00B314A4"/>
    <w:rsid w:val="00B3406A"/>
    <w:rsid w:val="00B342D2"/>
    <w:rsid w:val="00B3799D"/>
    <w:rsid w:val="00B476D6"/>
    <w:rsid w:val="00B50C6F"/>
    <w:rsid w:val="00B5135A"/>
    <w:rsid w:val="00B5288C"/>
    <w:rsid w:val="00B53D49"/>
    <w:rsid w:val="00B57875"/>
    <w:rsid w:val="00B643E2"/>
    <w:rsid w:val="00B716D3"/>
    <w:rsid w:val="00B73866"/>
    <w:rsid w:val="00B74F6D"/>
    <w:rsid w:val="00B7515D"/>
    <w:rsid w:val="00B8485B"/>
    <w:rsid w:val="00B857C6"/>
    <w:rsid w:val="00B90D89"/>
    <w:rsid w:val="00B92D3C"/>
    <w:rsid w:val="00BA4006"/>
    <w:rsid w:val="00BA79AF"/>
    <w:rsid w:val="00BB2FCF"/>
    <w:rsid w:val="00BB6AA5"/>
    <w:rsid w:val="00BC3829"/>
    <w:rsid w:val="00BC6BB4"/>
    <w:rsid w:val="00BC777F"/>
    <w:rsid w:val="00BD1937"/>
    <w:rsid w:val="00BD1E99"/>
    <w:rsid w:val="00BE0EA4"/>
    <w:rsid w:val="00BE2348"/>
    <w:rsid w:val="00BE4481"/>
    <w:rsid w:val="00BF0BAB"/>
    <w:rsid w:val="00BF6D03"/>
    <w:rsid w:val="00C017A4"/>
    <w:rsid w:val="00C03BBD"/>
    <w:rsid w:val="00C067B5"/>
    <w:rsid w:val="00C10D1C"/>
    <w:rsid w:val="00C1281D"/>
    <w:rsid w:val="00C152BE"/>
    <w:rsid w:val="00C20153"/>
    <w:rsid w:val="00C238BA"/>
    <w:rsid w:val="00C248F8"/>
    <w:rsid w:val="00C33016"/>
    <w:rsid w:val="00C35692"/>
    <w:rsid w:val="00C366E6"/>
    <w:rsid w:val="00C40C25"/>
    <w:rsid w:val="00C61B75"/>
    <w:rsid w:val="00C62B62"/>
    <w:rsid w:val="00C64C50"/>
    <w:rsid w:val="00C71DA1"/>
    <w:rsid w:val="00C74201"/>
    <w:rsid w:val="00C74505"/>
    <w:rsid w:val="00C75384"/>
    <w:rsid w:val="00C80955"/>
    <w:rsid w:val="00C83420"/>
    <w:rsid w:val="00C91985"/>
    <w:rsid w:val="00C950BD"/>
    <w:rsid w:val="00C95FEC"/>
    <w:rsid w:val="00C96B94"/>
    <w:rsid w:val="00C97CD8"/>
    <w:rsid w:val="00CA16EC"/>
    <w:rsid w:val="00CA30E3"/>
    <w:rsid w:val="00CA63CE"/>
    <w:rsid w:val="00CA7778"/>
    <w:rsid w:val="00CB4B24"/>
    <w:rsid w:val="00CB6091"/>
    <w:rsid w:val="00CC0887"/>
    <w:rsid w:val="00CC63ED"/>
    <w:rsid w:val="00CD31E6"/>
    <w:rsid w:val="00CD5447"/>
    <w:rsid w:val="00CD7257"/>
    <w:rsid w:val="00CE2092"/>
    <w:rsid w:val="00CE376F"/>
    <w:rsid w:val="00CE4851"/>
    <w:rsid w:val="00CE5E79"/>
    <w:rsid w:val="00CE69A6"/>
    <w:rsid w:val="00CE7060"/>
    <w:rsid w:val="00CF00E3"/>
    <w:rsid w:val="00CF313D"/>
    <w:rsid w:val="00CF48E6"/>
    <w:rsid w:val="00D02623"/>
    <w:rsid w:val="00D03A87"/>
    <w:rsid w:val="00D04E95"/>
    <w:rsid w:val="00D06C25"/>
    <w:rsid w:val="00D1472B"/>
    <w:rsid w:val="00D147E2"/>
    <w:rsid w:val="00D217DC"/>
    <w:rsid w:val="00D26327"/>
    <w:rsid w:val="00D33723"/>
    <w:rsid w:val="00D37867"/>
    <w:rsid w:val="00D451EA"/>
    <w:rsid w:val="00D46D46"/>
    <w:rsid w:val="00D7116F"/>
    <w:rsid w:val="00D731C5"/>
    <w:rsid w:val="00D751A0"/>
    <w:rsid w:val="00D808E4"/>
    <w:rsid w:val="00D81799"/>
    <w:rsid w:val="00D82CB3"/>
    <w:rsid w:val="00D845D2"/>
    <w:rsid w:val="00D919E9"/>
    <w:rsid w:val="00DA02E0"/>
    <w:rsid w:val="00DA7F5D"/>
    <w:rsid w:val="00DB2C77"/>
    <w:rsid w:val="00DB575B"/>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477D9"/>
    <w:rsid w:val="00E47D41"/>
    <w:rsid w:val="00E548BA"/>
    <w:rsid w:val="00E6065B"/>
    <w:rsid w:val="00E6264F"/>
    <w:rsid w:val="00E62EED"/>
    <w:rsid w:val="00E75EBD"/>
    <w:rsid w:val="00E77D08"/>
    <w:rsid w:val="00E8638A"/>
    <w:rsid w:val="00E87B35"/>
    <w:rsid w:val="00E90DFF"/>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344F"/>
    <w:rsid w:val="00F24195"/>
    <w:rsid w:val="00F34ACD"/>
    <w:rsid w:val="00F362B1"/>
    <w:rsid w:val="00F43805"/>
    <w:rsid w:val="00F46397"/>
    <w:rsid w:val="00F63EC5"/>
    <w:rsid w:val="00F66774"/>
    <w:rsid w:val="00F70CB4"/>
    <w:rsid w:val="00F72439"/>
    <w:rsid w:val="00F76CEF"/>
    <w:rsid w:val="00F770D9"/>
    <w:rsid w:val="00F829AD"/>
    <w:rsid w:val="00F835BF"/>
    <w:rsid w:val="00F83C70"/>
    <w:rsid w:val="00F902A2"/>
    <w:rsid w:val="00F9457A"/>
    <w:rsid w:val="00F97A3F"/>
    <w:rsid w:val="00F97B3C"/>
    <w:rsid w:val="00FA1F76"/>
    <w:rsid w:val="00FA2FB1"/>
    <w:rsid w:val="00FB01DC"/>
    <w:rsid w:val="00FB0559"/>
    <w:rsid w:val="00FB16CB"/>
    <w:rsid w:val="00FB23A8"/>
    <w:rsid w:val="00FB5A2B"/>
    <w:rsid w:val="00FB74A0"/>
    <w:rsid w:val="00FC0331"/>
    <w:rsid w:val="00FC1F3D"/>
    <w:rsid w:val="00FD1A98"/>
    <w:rsid w:val="00FD1BFF"/>
    <w:rsid w:val="00FD5C26"/>
    <w:rsid w:val="00FE11A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A0A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61193610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791175012">
      <w:bodyDiv w:val="1"/>
      <w:marLeft w:val="0"/>
      <w:marRight w:val="0"/>
      <w:marTop w:val="0"/>
      <w:marBottom w:val="0"/>
      <w:divBdr>
        <w:top w:val="none" w:sz="0" w:space="0" w:color="auto"/>
        <w:left w:val="none" w:sz="0" w:space="0" w:color="auto"/>
        <w:bottom w:val="none" w:sz="0" w:space="0" w:color="auto"/>
        <w:right w:val="none" w:sz="0" w:space="0" w:color="auto"/>
      </w:divBdr>
      <w:divsChild>
        <w:div w:id="1363870119">
          <w:marLeft w:val="0"/>
          <w:marRight w:val="0"/>
          <w:marTop w:val="0"/>
          <w:marBottom w:val="0"/>
          <w:divBdr>
            <w:top w:val="none" w:sz="0" w:space="0" w:color="auto"/>
            <w:left w:val="none" w:sz="0" w:space="0" w:color="auto"/>
            <w:bottom w:val="none" w:sz="0" w:space="0" w:color="auto"/>
            <w:right w:val="none" w:sz="0" w:space="0" w:color="auto"/>
          </w:divBdr>
          <w:divsChild>
            <w:div w:id="1345933858">
              <w:marLeft w:val="0"/>
              <w:marRight w:val="0"/>
              <w:marTop w:val="0"/>
              <w:marBottom w:val="0"/>
              <w:divBdr>
                <w:top w:val="none" w:sz="0" w:space="0" w:color="auto"/>
                <w:left w:val="none" w:sz="0" w:space="0" w:color="auto"/>
                <w:bottom w:val="none" w:sz="0" w:space="0" w:color="auto"/>
                <w:right w:val="none" w:sz="0" w:space="0" w:color="auto"/>
              </w:divBdr>
              <w:divsChild>
                <w:div w:id="566649142">
                  <w:marLeft w:val="0"/>
                  <w:marRight w:val="0"/>
                  <w:marTop w:val="0"/>
                  <w:marBottom w:val="0"/>
                  <w:divBdr>
                    <w:top w:val="none" w:sz="0" w:space="0" w:color="auto"/>
                    <w:left w:val="none" w:sz="0" w:space="0" w:color="auto"/>
                    <w:bottom w:val="none" w:sz="0" w:space="0" w:color="auto"/>
                    <w:right w:val="none" w:sz="0" w:space="0" w:color="auto"/>
                  </w:divBdr>
                  <w:divsChild>
                    <w:div w:id="47149410">
                      <w:marLeft w:val="0"/>
                      <w:marRight w:val="0"/>
                      <w:marTop w:val="0"/>
                      <w:marBottom w:val="0"/>
                      <w:divBdr>
                        <w:top w:val="none" w:sz="0" w:space="0" w:color="auto"/>
                        <w:left w:val="none" w:sz="0" w:space="0" w:color="auto"/>
                        <w:bottom w:val="none" w:sz="0" w:space="0" w:color="auto"/>
                        <w:right w:val="none" w:sz="0" w:space="0" w:color="auto"/>
                      </w:divBdr>
                      <w:divsChild>
                        <w:div w:id="1725374409">
                          <w:marLeft w:val="0"/>
                          <w:marRight w:val="0"/>
                          <w:marTop w:val="0"/>
                          <w:marBottom w:val="0"/>
                          <w:divBdr>
                            <w:top w:val="none" w:sz="0" w:space="0" w:color="auto"/>
                            <w:left w:val="none" w:sz="0" w:space="0" w:color="auto"/>
                            <w:bottom w:val="none" w:sz="0" w:space="0" w:color="auto"/>
                            <w:right w:val="none" w:sz="0" w:space="0" w:color="auto"/>
                          </w:divBdr>
                          <w:divsChild>
                            <w:div w:id="1613704227">
                              <w:marLeft w:val="0"/>
                              <w:marRight w:val="0"/>
                              <w:marTop w:val="0"/>
                              <w:marBottom w:val="0"/>
                              <w:divBdr>
                                <w:top w:val="none" w:sz="0" w:space="0" w:color="auto"/>
                                <w:left w:val="none" w:sz="0" w:space="0" w:color="auto"/>
                                <w:bottom w:val="none" w:sz="0" w:space="0" w:color="auto"/>
                                <w:right w:val="none" w:sz="0" w:space="0" w:color="auto"/>
                              </w:divBdr>
                              <w:divsChild>
                                <w:div w:id="615992249">
                                  <w:marLeft w:val="0"/>
                                  <w:marRight w:val="0"/>
                                  <w:marTop w:val="0"/>
                                  <w:marBottom w:val="0"/>
                                  <w:divBdr>
                                    <w:top w:val="none" w:sz="0" w:space="0" w:color="auto"/>
                                    <w:left w:val="none" w:sz="0" w:space="0" w:color="auto"/>
                                    <w:bottom w:val="none" w:sz="0" w:space="0" w:color="auto"/>
                                    <w:right w:val="none" w:sz="0" w:space="0" w:color="auto"/>
                                  </w:divBdr>
                                  <w:divsChild>
                                    <w:div w:id="100734479">
                                      <w:marLeft w:val="0"/>
                                      <w:marRight w:val="0"/>
                                      <w:marTop w:val="0"/>
                                      <w:marBottom w:val="0"/>
                                      <w:divBdr>
                                        <w:top w:val="none" w:sz="0" w:space="0" w:color="auto"/>
                                        <w:left w:val="none" w:sz="0" w:space="0" w:color="auto"/>
                                        <w:bottom w:val="none" w:sz="0" w:space="0" w:color="auto"/>
                                        <w:right w:val="none" w:sz="0" w:space="0" w:color="auto"/>
                                      </w:divBdr>
                                      <w:divsChild>
                                        <w:div w:id="336690115">
                                          <w:marLeft w:val="0"/>
                                          <w:marRight w:val="0"/>
                                          <w:marTop w:val="0"/>
                                          <w:marBottom w:val="0"/>
                                          <w:divBdr>
                                            <w:top w:val="none" w:sz="0" w:space="0" w:color="auto"/>
                                            <w:left w:val="none" w:sz="0" w:space="0" w:color="auto"/>
                                            <w:bottom w:val="none" w:sz="0" w:space="0" w:color="auto"/>
                                            <w:right w:val="none" w:sz="0" w:space="0" w:color="auto"/>
                                          </w:divBdr>
                                          <w:divsChild>
                                            <w:div w:id="169099840">
                                              <w:marLeft w:val="0"/>
                                              <w:marRight w:val="0"/>
                                              <w:marTop w:val="0"/>
                                              <w:marBottom w:val="0"/>
                                              <w:divBdr>
                                                <w:top w:val="none" w:sz="0" w:space="0" w:color="auto"/>
                                                <w:left w:val="none" w:sz="0" w:space="0" w:color="auto"/>
                                                <w:bottom w:val="none" w:sz="0" w:space="0" w:color="auto"/>
                                                <w:right w:val="none" w:sz="0" w:space="0" w:color="auto"/>
                                              </w:divBdr>
                                              <w:divsChild>
                                                <w:div w:id="2136949211">
                                                  <w:marLeft w:val="0"/>
                                                  <w:marRight w:val="0"/>
                                                  <w:marTop w:val="0"/>
                                                  <w:marBottom w:val="0"/>
                                                  <w:divBdr>
                                                    <w:top w:val="none" w:sz="0" w:space="0" w:color="auto"/>
                                                    <w:left w:val="none" w:sz="0" w:space="0" w:color="auto"/>
                                                    <w:bottom w:val="none" w:sz="0" w:space="0" w:color="auto"/>
                                                    <w:right w:val="none" w:sz="0" w:space="0" w:color="auto"/>
                                                  </w:divBdr>
                                                  <w:divsChild>
                                                    <w:div w:id="490682706">
                                                      <w:marLeft w:val="0"/>
                                                      <w:marRight w:val="0"/>
                                                      <w:marTop w:val="0"/>
                                                      <w:marBottom w:val="0"/>
                                                      <w:divBdr>
                                                        <w:top w:val="none" w:sz="0" w:space="0" w:color="auto"/>
                                                        <w:left w:val="none" w:sz="0" w:space="0" w:color="auto"/>
                                                        <w:bottom w:val="none" w:sz="0" w:space="0" w:color="auto"/>
                                                        <w:right w:val="none" w:sz="0" w:space="0" w:color="auto"/>
                                                      </w:divBdr>
                                                      <w:divsChild>
                                                        <w:div w:id="351420276">
                                                          <w:marLeft w:val="0"/>
                                                          <w:marRight w:val="0"/>
                                                          <w:marTop w:val="0"/>
                                                          <w:marBottom w:val="0"/>
                                                          <w:divBdr>
                                                            <w:top w:val="none" w:sz="0" w:space="0" w:color="auto"/>
                                                            <w:left w:val="none" w:sz="0" w:space="0" w:color="auto"/>
                                                            <w:bottom w:val="none" w:sz="0" w:space="0" w:color="auto"/>
                                                            <w:right w:val="none" w:sz="0" w:space="0" w:color="auto"/>
                                                          </w:divBdr>
                                                        </w:div>
                                                        <w:div w:id="1591889674">
                                                          <w:marLeft w:val="0"/>
                                                          <w:marRight w:val="0"/>
                                                          <w:marTop w:val="0"/>
                                                          <w:marBottom w:val="0"/>
                                                          <w:divBdr>
                                                            <w:top w:val="none" w:sz="0" w:space="0" w:color="auto"/>
                                                            <w:left w:val="none" w:sz="0" w:space="0" w:color="auto"/>
                                                            <w:bottom w:val="none" w:sz="0" w:space="0" w:color="auto"/>
                                                            <w:right w:val="none" w:sz="0" w:space="0" w:color="auto"/>
                                                          </w:divBdr>
                                                          <w:divsChild>
                                                            <w:div w:id="1075712373">
                                                              <w:marLeft w:val="0"/>
                                                              <w:marRight w:val="0"/>
                                                              <w:marTop w:val="0"/>
                                                              <w:marBottom w:val="0"/>
                                                              <w:divBdr>
                                                                <w:top w:val="none" w:sz="0" w:space="0" w:color="auto"/>
                                                                <w:left w:val="none" w:sz="0" w:space="0" w:color="auto"/>
                                                                <w:bottom w:val="none" w:sz="0" w:space="0" w:color="auto"/>
                                                                <w:right w:val="none" w:sz="0" w:space="0" w:color="auto"/>
                                                              </w:divBdr>
                                                              <w:divsChild>
                                                                <w:div w:id="924070521">
                                                                  <w:marLeft w:val="0"/>
                                                                  <w:marRight w:val="0"/>
                                                                  <w:marTop w:val="0"/>
                                                                  <w:marBottom w:val="0"/>
                                                                  <w:divBdr>
                                                                    <w:top w:val="none" w:sz="0" w:space="0" w:color="auto"/>
                                                                    <w:left w:val="none" w:sz="0" w:space="0" w:color="auto"/>
                                                                    <w:bottom w:val="none" w:sz="0" w:space="0" w:color="auto"/>
                                                                    <w:right w:val="none" w:sz="0" w:space="0" w:color="auto"/>
                                                                  </w:divBdr>
                                                                  <w:divsChild>
                                                                    <w:div w:id="1971936240">
                                                                      <w:marLeft w:val="0"/>
                                                                      <w:marRight w:val="0"/>
                                                                      <w:marTop w:val="0"/>
                                                                      <w:marBottom w:val="0"/>
                                                                      <w:divBdr>
                                                                        <w:top w:val="none" w:sz="0" w:space="0" w:color="auto"/>
                                                                        <w:left w:val="none" w:sz="0" w:space="0" w:color="auto"/>
                                                                        <w:bottom w:val="none" w:sz="0" w:space="0" w:color="auto"/>
                                                                        <w:right w:val="none" w:sz="0" w:space="0" w:color="auto"/>
                                                                      </w:divBdr>
                                                                      <w:divsChild>
                                                                        <w:div w:id="526137262">
                                                                          <w:marLeft w:val="0"/>
                                                                          <w:marRight w:val="0"/>
                                                                          <w:marTop w:val="0"/>
                                                                          <w:marBottom w:val="0"/>
                                                                          <w:divBdr>
                                                                            <w:top w:val="none" w:sz="0" w:space="0" w:color="auto"/>
                                                                            <w:left w:val="none" w:sz="0" w:space="0" w:color="auto"/>
                                                                            <w:bottom w:val="none" w:sz="0" w:space="0" w:color="auto"/>
                                                                            <w:right w:val="none" w:sz="0" w:space="0" w:color="auto"/>
                                                                          </w:divBdr>
                                                                          <w:divsChild>
                                                                            <w:div w:id="159293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sChild>
                                                                                                                                                                                        <w:div w:id="1405178244">
                                                                                                                                                                                          <w:marLeft w:val="0"/>
                                                                                                                                                                                          <w:marRight w:val="0"/>
                                                                                                                                                                                          <w:marTop w:val="0"/>
                                                                                                                                                                                          <w:marBottom w:val="0"/>
                                                                                                                                                                                          <w:divBdr>
                                                                                                                                                                                            <w:top w:val="none" w:sz="0" w:space="0" w:color="auto"/>
                                                                                                                                                                                            <w:left w:val="none" w:sz="0" w:space="0" w:color="auto"/>
                                                                                                                                                                                            <w:bottom w:val="none" w:sz="0" w:space="0" w:color="auto"/>
                                                                                                                                                                                            <w:right w:val="none" w:sz="0" w:space="0" w:color="auto"/>
                                                                                                                                                                                          </w:divBdr>
                                                                                                                                                                                          <w:divsChild>
                                                                                                                                                                                            <w:div w:id="55009595">
                                                                                                                                                                                              <w:marLeft w:val="0"/>
                                                                                                                                                                                              <w:marRight w:val="0"/>
                                                                                                                                                                                              <w:marTop w:val="0"/>
                                                                                                                                                                                              <w:marBottom w:val="0"/>
                                                                                                                                                                                              <w:divBdr>
                                                                                                                                                                                                <w:top w:val="none" w:sz="0" w:space="0" w:color="auto"/>
                                                                                                                                                                                                <w:left w:val="none" w:sz="0" w:space="0" w:color="auto"/>
                                                                                                                                                                                                <w:bottom w:val="none" w:sz="0" w:space="0" w:color="auto"/>
                                                                                                                                                                                                <w:right w:val="none" w:sz="0" w:space="0" w:color="auto"/>
                                                                                                                                                                                              </w:divBdr>
                                                                                                                                                                                              <w:divsChild>
                                                                                                                                                                                                <w:div w:id="2113283766">
                                                                                                                                                                                                  <w:marLeft w:val="0"/>
                                                                                                                                                                                                  <w:marRight w:val="0"/>
                                                                                                                                                                                                  <w:marTop w:val="0"/>
                                                                                                                                                                                                  <w:marBottom w:val="0"/>
                                                                                                                                                                                                  <w:divBdr>
                                                                                                                                                                                                    <w:top w:val="none" w:sz="0" w:space="0" w:color="auto"/>
                                                                                                                                                                                                    <w:left w:val="none" w:sz="0" w:space="0" w:color="auto"/>
                                                                                                                                                                                                    <w:bottom w:val="none" w:sz="0" w:space="0" w:color="auto"/>
                                                                                                                                                                                                    <w:right w:val="none" w:sz="0" w:space="0" w:color="auto"/>
                                                                                                                                                                                                  </w:divBdr>
                                                                                                                                                                                                  <w:divsChild>
                                                                                                                                                                                                    <w:div w:id="187530063">
                                                                                                                                                                                                      <w:marLeft w:val="0"/>
                                                                                                                                                                                                      <w:marRight w:val="0"/>
                                                                                                                                                                                                      <w:marTop w:val="0"/>
                                                                                                                                                                                                      <w:marBottom w:val="0"/>
                                                                                                                                                                                                      <w:divBdr>
                                                                                                                                                                                                        <w:top w:val="none" w:sz="0" w:space="0" w:color="auto"/>
                                                                                                                                                                                                        <w:left w:val="none" w:sz="0" w:space="0" w:color="auto"/>
                                                                                                                                                                                                        <w:bottom w:val="none" w:sz="0" w:space="0" w:color="auto"/>
                                                                                                                                                                                                        <w:right w:val="none" w:sz="0" w:space="0" w:color="auto"/>
                                                                                                                                                                                                      </w:divBdr>
                                                                                                                                                                                                      <w:divsChild>
                                                                                                                                                                                                        <w:div w:id="227570942">
                                                                                                                                                                                                          <w:marLeft w:val="0"/>
                                                                                                                                                                                                          <w:marRight w:val="0"/>
                                                                                                                                                                                                          <w:marTop w:val="0"/>
                                                                                                                                                                                                          <w:marBottom w:val="0"/>
                                                                                                                                                                                                          <w:divBdr>
                                                                                                                                                                                                            <w:top w:val="none" w:sz="0" w:space="0" w:color="auto"/>
                                                                                                                                                                                                            <w:left w:val="none" w:sz="0" w:space="0" w:color="auto"/>
                                                                                                                                                                                                            <w:bottom w:val="none" w:sz="0" w:space="0" w:color="auto"/>
                                                                                                                                                                                                            <w:right w:val="none" w:sz="0" w:space="0" w:color="auto"/>
                                                                                                                                                                                                          </w:divBdr>
                                                                                                                                                                                                          <w:divsChild>
                                                                                                                                                                                                            <w:div w:id="11428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3423557">
      <w:bodyDiv w:val="1"/>
      <w:marLeft w:val="0"/>
      <w:marRight w:val="0"/>
      <w:marTop w:val="0"/>
      <w:marBottom w:val="0"/>
      <w:divBdr>
        <w:top w:val="none" w:sz="0" w:space="0" w:color="auto"/>
        <w:left w:val="none" w:sz="0" w:space="0" w:color="auto"/>
        <w:bottom w:val="none" w:sz="0" w:space="0" w:color="auto"/>
        <w:right w:val="none" w:sz="0" w:space="0" w:color="auto"/>
      </w:divBdr>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812B13-B684-E04A-BA85-59DE5E9A8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7</Pages>
  <Words>20604</Words>
  <Characters>117448</Characters>
  <Application>Microsoft Macintosh Word</Application>
  <DocSecurity>0</DocSecurity>
  <Lines>978</Lines>
  <Paragraphs>27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troduction</vt:lpstr>
      <vt:lpstr>Methods </vt:lpstr>
      <vt:lpstr>Results </vt:lpstr>
      <vt:lpstr>Discussion</vt:lpstr>
    </vt:vector>
  </TitlesOfParts>
  <Company>CENS / LuB</Company>
  <LinksUpToDate>false</LinksUpToDate>
  <CharactersWithSpaces>137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8</cp:revision>
  <cp:lastPrinted>2015-11-06T17:08:00Z</cp:lastPrinted>
  <dcterms:created xsi:type="dcterms:W3CDTF">2016-03-18T10:01:00Z</dcterms:created>
  <dcterms:modified xsi:type="dcterms:W3CDTF">2016-03-1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